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4E48" w:rsidRPr="004D2EFE" w:rsidRDefault="009C295A" w:rsidP="00254E48">
      <w:pPr>
        <w:pStyle w:val="Title"/>
        <w:rPr>
          <w:lang w:val="hr-HR"/>
        </w:rPr>
      </w:pPr>
      <w:r w:rsidRPr="004D2EFE">
        <w:rPr>
          <w:lang w:val="hr-HR"/>
        </w:rPr>
        <w:t xml:space="preserve">Uvod u </w:t>
      </w:r>
      <w:proofErr w:type="spellStart"/>
      <w:r w:rsidR="008C4D96" w:rsidRPr="004D2EFE">
        <w:rPr>
          <w:lang w:val="hr-HR"/>
        </w:rPr>
        <w:t>Unity</w:t>
      </w:r>
      <w:proofErr w:type="spellEnd"/>
    </w:p>
    <w:p w:rsidR="008B7EA2" w:rsidRPr="00A41CC8" w:rsidRDefault="001F5019" w:rsidP="00A41CC8">
      <w:pPr>
        <w:pStyle w:val="Heading1"/>
        <w:jc w:val="center"/>
        <w:rPr>
          <w:sz w:val="32"/>
        </w:rPr>
      </w:pPr>
      <w:r w:rsidRPr="00A41CC8">
        <w:rPr>
          <w:sz w:val="32"/>
        </w:rPr>
        <w:t>Instalacija</w:t>
      </w:r>
    </w:p>
    <w:p w:rsidR="000C57EF" w:rsidRPr="004D2EFE" w:rsidRDefault="000C57EF" w:rsidP="000C57EF">
      <w:pPr>
        <w:rPr>
          <w:lang w:val="hr-HR"/>
        </w:rPr>
      </w:pPr>
      <w:proofErr w:type="spellStart"/>
      <w:r w:rsidRPr="004D2EFE">
        <w:rPr>
          <w:lang w:val="hr-HR"/>
        </w:rPr>
        <w:t>Unity</w:t>
      </w:r>
      <w:proofErr w:type="spellEnd"/>
      <w:r w:rsidRPr="004D2EFE">
        <w:rPr>
          <w:lang w:val="hr-HR"/>
        </w:rPr>
        <w:t xml:space="preserve"> ima uobičajenu instalaciju, koja kreće nakon što smo preuzeli sam softver sa njihovih službenih stranica dostupnim na stranici </w:t>
      </w:r>
      <w:hyperlink r:id="rId8" w:history="1">
        <w:r w:rsidRPr="004D2EFE">
          <w:rPr>
            <w:rStyle w:val="Hyperlink"/>
            <w:lang w:val="hr-HR"/>
          </w:rPr>
          <w:t>http://unity3d.com/unity/download</w:t>
        </w:r>
      </w:hyperlink>
      <w:r w:rsidRPr="004D2EFE">
        <w:rPr>
          <w:lang w:val="hr-HR"/>
        </w:rPr>
        <w:t xml:space="preserve">.  Ukoliko igru želimo razvijati za mobilnu tehnologiju potrebno je instalirati dodatni softver. U slučaju android platforme, potrebno je skinuti Android SDK dostupnim na stranici </w:t>
      </w:r>
      <w:hyperlink r:id="rId9" w:history="1">
        <w:r w:rsidRPr="004D2EFE">
          <w:rPr>
            <w:rStyle w:val="Hyperlink"/>
            <w:lang w:val="hr-HR"/>
          </w:rPr>
          <w:t>http://developer.android.com/sdk/index.html</w:t>
        </w:r>
      </w:hyperlink>
      <w:r w:rsidRPr="004D2EFE">
        <w:rPr>
          <w:lang w:val="hr-HR"/>
        </w:rPr>
        <w:t xml:space="preserve">, te putanju do softvera podesiti unutar samog </w:t>
      </w:r>
      <w:proofErr w:type="spellStart"/>
      <w:r w:rsidRPr="004D2EFE">
        <w:rPr>
          <w:lang w:val="hr-HR"/>
        </w:rPr>
        <w:t>Unity</w:t>
      </w:r>
      <w:proofErr w:type="spellEnd"/>
      <w:r w:rsidRPr="004D2EFE">
        <w:rPr>
          <w:lang w:val="hr-HR"/>
        </w:rPr>
        <w:t xml:space="preserve"> alata (</w:t>
      </w:r>
      <w:proofErr w:type="spellStart"/>
      <w:r w:rsidRPr="004D2EFE">
        <w:rPr>
          <w:lang w:val="hr-HR"/>
        </w:rPr>
        <w:t>Edit</w:t>
      </w:r>
      <w:proofErr w:type="spellEnd"/>
      <w:r w:rsidRPr="004D2EFE">
        <w:rPr>
          <w:lang w:val="hr-HR"/>
        </w:rPr>
        <w:t xml:space="preserve"> &gt; </w:t>
      </w:r>
      <w:proofErr w:type="spellStart"/>
      <w:r w:rsidRPr="004D2EFE">
        <w:rPr>
          <w:lang w:val="hr-HR"/>
        </w:rPr>
        <w:t>Preferences</w:t>
      </w:r>
      <w:proofErr w:type="spellEnd"/>
      <w:r w:rsidRPr="004D2EFE">
        <w:rPr>
          <w:lang w:val="hr-HR"/>
        </w:rPr>
        <w:t xml:space="preserve"> &gt; </w:t>
      </w:r>
      <w:proofErr w:type="spellStart"/>
      <w:r w:rsidRPr="004D2EFE">
        <w:rPr>
          <w:lang w:val="hr-HR"/>
        </w:rPr>
        <w:t>External</w:t>
      </w:r>
      <w:proofErr w:type="spellEnd"/>
      <w:r w:rsidRPr="004D2EFE">
        <w:rPr>
          <w:lang w:val="hr-HR"/>
        </w:rPr>
        <w:t xml:space="preserve"> </w:t>
      </w:r>
      <w:proofErr w:type="spellStart"/>
      <w:r w:rsidRPr="004D2EFE">
        <w:rPr>
          <w:lang w:val="hr-HR"/>
        </w:rPr>
        <w:t>Tools</w:t>
      </w:r>
      <w:proofErr w:type="spellEnd"/>
      <w:r w:rsidRPr="004D2EFE">
        <w:rPr>
          <w:lang w:val="hr-HR"/>
        </w:rPr>
        <w:t xml:space="preserve"> &gt; Android SDK </w:t>
      </w:r>
      <w:proofErr w:type="spellStart"/>
      <w:r w:rsidRPr="004D2EFE">
        <w:rPr>
          <w:lang w:val="hr-HR"/>
        </w:rPr>
        <w:t>Location</w:t>
      </w:r>
      <w:proofErr w:type="spellEnd"/>
      <w:r w:rsidRPr="004D2EFE">
        <w:rPr>
          <w:lang w:val="hr-HR"/>
        </w:rPr>
        <w:t>) kao što je vidljivo na slici ispod.</w:t>
      </w:r>
    </w:p>
    <w:p w:rsidR="000C57EF" w:rsidRPr="004D2EFE" w:rsidRDefault="000C57EF" w:rsidP="00071F61">
      <w:pPr>
        <w:pStyle w:val="Pictures"/>
      </w:pPr>
      <w:r w:rsidRPr="004D2EFE">
        <w:drawing>
          <wp:inline distT="0" distB="0" distL="0" distR="0" wp14:anchorId="585CAB93" wp14:editId="762EFEBD">
            <wp:extent cx="3170717" cy="1541721"/>
            <wp:effectExtent l="19050" t="0" r="0" b="0"/>
            <wp:docPr id="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b="42000"/>
                    <a:stretch>
                      <a:fillRect/>
                    </a:stretch>
                  </pic:blipFill>
                  <pic:spPr bwMode="auto">
                    <a:xfrm>
                      <a:off x="0" y="0"/>
                      <a:ext cx="3170717" cy="1541721"/>
                    </a:xfrm>
                    <a:prstGeom prst="rect">
                      <a:avLst/>
                    </a:prstGeom>
                    <a:noFill/>
                    <a:ln w="9525">
                      <a:noFill/>
                      <a:miter lim="800000"/>
                      <a:headEnd/>
                      <a:tailEnd/>
                    </a:ln>
                  </pic:spPr>
                </pic:pic>
              </a:graphicData>
            </a:graphic>
          </wp:inline>
        </w:drawing>
      </w:r>
    </w:p>
    <w:p w:rsidR="000C57EF" w:rsidRPr="004D2EFE" w:rsidRDefault="000C57EF" w:rsidP="00071F61">
      <w:pPr>
        <w:pStyle w:val="Pictures"/>
      </w:pPr>
      <w:r w:rsidRPr="004D2EFE">
        <w:rPr>
          <w:b/>
        </w:rPr>
        <w:t>Slika 1</w:t>
      </w:r>
      <w:r w:rsidRPr="004D2EFE">
        <w:t xml:space="preserve">. Podešavanje Android SDK putanje </w:t>
      </w:r>
    </w:p>
    <w:p w:rsidR="00A35D6E" w:rsidRPr="004D2EFE" w:rsidRDefault="00A35D6E">
      <w:pPr>
        <w:spacing w:line="276" w:lineRule="auto"/>
        <w:rPr>
          <w:rFonts w:asciiTheme="majorHAnsi" w:eastAsiaTheme="majorEastAsia" w:hAnsiTheme="majorHAnsi" w:cstheme="majorBidi"/>
          <w:b/>
          <w:bCs/>
          <w:color w:val="365F91" w:themeColor="accent1" w:themeShade="BF"/>
          <w:sz w:val="28"/>
          <w:szCs w:val="28"/>
          <w:lang w:val="hr-HR"/>
        </w:rPr>
      </w:pPr>
      <w:r w:rsidRPr="004D2EFE">
        <w:rPr>
          <w:lang w:val="hr-HR"/>
        </w:rPr>
        <w:br w:type="page"/>
      </w:r>
    </w:p>
    <w:p w:rsidR="008915DE" w:rsidRPr="00903F36" w:rsidRDefault="008915DE" w:rsidP="00903F36">
      <w:pPr>
        <w:pStyle w:val="Heading1"/>
        <w:jc w:val="center"/>
        <w:rPr>
          <w:sz w:val="32"/>
        </w:rPr>
      </w:pPr>
      <w:bookmarkStart w:id="0" w:name="_GoBack"/>
      <w:r w:rsidRPr="00903F36">
        <w:rPr>
          <w:sz w:val="32"/>
        </w:rPr>
        <w:lastRenderedPageBreak/>
        <w:t>Upoznavanje sa okruženjem</w:t>
      </w:r>
    </w:p>
    <w:bookmarkEnd w:id="0"/>
    <w:p w:rsidR="005E7598" w:rsidRPr="004D2EFE" w:rsidRDefault="005E7598" w:rsidP="005E7598">
      <w:pPr>
        <w:rPr>
          <w:lang w:val="hr-HR"/>
        </w:rPr>
      </w:pPr>
      <w:r w:rsidRPr="004D2EFE">
        <w:rPr>
          <w:lang w:val="hr-HR"/>
        </w:rPr>
        <w:t xml:space="preserve">Paljenjem alata, otvara se prazan ili posljednje otvoreni projekt koji se sastoji od panela sa više kratica, u </w:t>
      </w:r>
      <w:proofErr w:type="spellStart"/>
      <w:r w:rsidRPr="004D2EFE">
        <w:rPr>
          <w:lang w:val="hr-HR"/>
        </w:rPr>
        <w:t>Unity</w:t>
      </w:r>
      <w:proofErr w:type="spellEnd"/>
      <w:r w:rsidRPr="004D2EFE">
        <w:rPr>
          <w:lang w:val="hr-HR"/>
        </w:rPr>
        <w:t>-u poznati pod nazivom pogledi (</w:t>
      </w:r>
      <w:proofErr w:type="spellStart"/>
      <w:r w:rsidRPr="004D2EFE">
        <w:rPr>
          <w:lang w:val="hr-HR"/>
        </w:rPr>
        <w:t>eng</w:t>
      </w:r>
      <w:proofErr w:type="spellEnd"/>
      <w:r w:rsidRPr="004D2EFE">
        <w:rPr>
          <w:lang w:val="hr-HR"/>
        </w:rPr>
        <w:t xml:space="preserve">. </w:t>
      </w:r>
      <w:proofErr w:type="spellStart"/>
      <w:r w:rsidRPr="004D2EFE">
        <w:rPr>
          <w:lang w:val="hr-HR"/>
        </w:rPr>
        <w:t>View</w:t>
      </w:r>
      <w:proofErr w:type="spellEnd"/>
      <w:r w:rsidRPr="004D2EFE">
        <w:rPr>
          <w:lang w:val="hr-HR"/>
        </w:rPr>
        <w:t xml:space="preserve">). </w:t>
      </w:r>
      <w:r w:rsidR="004D2EFE" w:rsidRPr="004D2EFE">
        <w:rPr>
          <w:lang w:val="hr-HR"/>
        </w:rPr>
        <w:t>Uobičajeno</w:t>
      </w:r>
      <w:r w:rsidRPr="004D2EFE">
        <w:rPr>
          <w:lang w:val="hr-HR"/>
        </w:rPr>
        <w:t xml:space="preserve"> je sa lijeve strane koristiti poglede na igru, odnosno takozvani scenski pogled (</w:t>
      </w:r>
      <w:proofErr w:type="spellStart"/>
      <w:r w:rsidRPr="004D2EFE">
        <w:rPr>
          <w:lang w:val="hr-HR"/>
        </w:rPr>
        <w:t>eng</w:t>
      </w:r>
      <w:proofErr w:type="spellEnd"/>
      <w:r w:rsidRPr="004D2EFE">
        <w:rPr>
          <w:lang w:val="hr-HR"/>
        </w:rPr>
        <w:t xml:space="preserve">. Scene </w:t>
      </w:r>
      <w:proofErr w:type="spellStart"/>
      <w:r w:rsidRPr="004D2EFE">
        <w:rPr>
          <w:lang w:val="hr-HR"/>
        </w:rPr>
        <w:t>view</w:t>
      </w:r>
      <w:proofErr w:type="spellEnd"/>
      <w:r w:rsidRPr="004D2EFE">
        <w:rPr>
          <w:lang w:val="hr-HR"/>
        </w:rPr>
        <w:t>), dok sa desne strane ili na dnu se nalazi struktura objekata i svojstava nad njima.</w:t>
      </w:r>
    </w:p>
    <w:p w:rsidR="005E7598" w:rsidRPr="004D2EFE" w:rsidRDefault="005E7598" w:rsidP="00713E4B">
      <w:pPr>
        <w:pStyle w:val="Pictures"/>
      </w:pPr>
      <w:r w:rsidRPr="004D2EFE">
        <w:drawing>
          <wp:inline distT="0" distB="0" distL="0" distR="0" wp14:anchorId="062629FA" wp14:editId="01251F09">
            <wp:extent cx="5238750" cy="3514725"/>
            <wp:effectExtent l="19050" t="0" r="0" b="0"/>
            <wp:docPr id="2" name="Picture 2" descr="http://docs.unity3d.com/uploads/Main/Editor-Break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ocs.unity3d.com/uploads/Main/Editor-Breakdown.png"/>
                    <pic:cNvPicPr>
                      <a:picLocks noChangeAspect="1" noChangeArrowheads="1"/>
                    </pic:cNvPicPr>
                  </pic:nvPicPr>
                  <pic:blipFill>
                    <a:blip r:embed="rId11" cstate="print"/>
                    <a:srcRect/>
                    <a:stretch>
                      <a:fillRect/>
                    </a:stretch>
                  </pic:blipFill>
                  <pic:spPr bwMode="auto">
                    <a:xfrm>
                      <a:off x="0" y="0"/>
                      <a:ext cx="5238750" cy="3514725"/>
                    </a:xfrm>
                    <a:prstGeom prst="rect">
                      <a:avLst/>
                    </a:prstGeom>
                    <a:noFill/>
                    <a:ln w="9525">
                      <a:noFill/>
                      <a:miter lim="800000"/>
                      <a:headEnd/>
                      <a:tailEnd/>
                    </a:ln>
                  </pic:spPr>
                </pic:pic>
              </a:graphicData>
            </a:graphic>
          </wp:inline>
        </w:drawing>
      </w:r>
    </w:p>
    <w:p w:rsidR="005E7598" w:rsidRPr="004D2EFE" w:rsidRDefault="005E7598" w:rsidP="00713E4B">
      <w:pPr>
        <w:pStyle w:val="Pictures"/>
        <w:rPr>
          <w:rFonts w:eastAsia="Times New Roman"/>
        </w:rPr>
      </w:pPr>
      <w:r w:rsidRPr="004D2EFE">
        <w:rPr>
          <w:b/>
        </w:rPr>
        <w:t xml:space="preserve">Slika </w:t>
      </w:r>
      <w:r w:rsidR="00CA5A8F" w:rsidRPr="004D2EFE">
        <w:rPr>
          <w:b/>
        </w:rPr>
        <w:t>2</w:t>
      </w:r>
      <w:r w:rsidRPr="004D2EFE">
        <w:t xml:space="preserve">. Pogledi u Unity-u </w:t>
      </w:r>
      <w:r w:rsidRPr="004D2EFE">
        <w:fldChar w:fldCharType="begin"/>
      </w:r>
      <w:r w:rsidRPr="004D2EFE">
        <w:instrText xml:space="preserve"> ADDIN ZOTERO_ITEM CSL_CITATION {"citationID":"iLIJvf2i","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Na prethodnoj slici, možemo vidjeti primjer okruženja koji se sastoji od alatne trake, scene, hijerarhije objekata, projekta te inspektora u kojem podešavamo određena svojstva objekta. Organizacija tzv. pogleda nije fiksna te ih je moguće rasporediti prema vlastitim potrebama i željama. U nastavku su opisani svi važni pogledi.</w:t>
      </w:r>
    </w:p>
    <w:p w:rsidR="005E7598" w:rsidRPr="004D2EFE" w:rsidRDefault="005E7598" w:rsidP="004A5ED0">
      <w:pPr>
        <w:pStyle w:val="Heading2"/>
        <w:rPr>
          <w:lang w:val="hr-HR"/>
        </w:rPr>
      </w:pPr>
      <w:bookmarkStart w:id="1" w:name="_Toc396764351"/>
      <w:bookmarkStart w:id="2" w:name="_Toc398854571"/>
      <w:r w:rsidRPr="004D2EFE">
        <w:rPr>
          <w:lang w:val="hr-HR"/>
        </w:rPr>
        <w:t>Preglednik projekta</w:t>
      </w:r>
      <w:bookmarkEnd w:id="1"/>
      <w:bookmarkEnd w:id="2"/>
    </w:p>
    <w:p w:rsidR="005E7598" w:rsidRPr="004D2EFE" w:rsidRDefault="005E7598" w:rsidP="005E7598">
      <w:pPr>
        <w:rPr>
          <w:lang w:val="hr-HR"/>
        </w:rPr>
      </w:pPr>
      <w:r w:rsidRPr="004D2EFE">
        <w:rPr>
          <w:lang w:val="hr-HR"/>
        </w:rPr>
        <w:t>U ovom pogledu je moguće pristupiti te upravljati svim datotekama koje pripadaju projektu.</w:t>
      </w:r>
    </w:p>
    <w:p w:rsidR="005E7598" w:rsidRPr="004D2EFE" w:rsidRDefault="005E7598" w:rsidP="00713E4B">
      <w:pPr>
        <w:pStyle w:val="Pictures"/>
      </w:pPr>
      <w:r w:rsidRPr="004D2EFE">
        <w:lastRenderedPageBreak/>
        <w:drawing>
          <wp:inline distT="0" distB="0" distL="0" distR="0" wp14:anchorId="08244D20" wp14:editId="73AF8895">
            <wp:extent cx="5236845" cy="2814320"/>
            <wp:effectExtent l="19050" t="0" r="1905" b="0"/>
            <wp:docPr id="4" name="Picture 4" descr="http://docs.unity3d.com/uploads/Main/ProjectBrow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docs.unity3d.com/uploads/Main/ProjectBrowser.png"/>
                    <pic:cNvPicPr>
                      <a:picLocks noChangeAspect="1" noChangeArrowheads="1"/>
                    </pic:cNvPicPr>
                  </pic:nvPicPr>
                  <pic:blipFill>
                    <a:blip r:embed="rId12" cstate="print"/>
                    <a:srcRect/>
                    <a:stretch>
                      <a:fillRect/>
                    </a:stretch>
                  </pic:blipFill>
                  <pic:spPr bwMode="auto">
                    <a:xfrm>
                      <a:off x="0" y="0"/>
                      <a:ext cx="5236845" cy="2814320"/>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3</w:t>
      </w:r>
      <w:r w:rsidRPr="004D2EFE">
        <w:rPr>
          <w:b/>
        </w:rPr>
        <w:t>.</w:t>
      </w:r>
      <w:r w:rsidRPr="004D2EFE">
        <w:t xml:space="preserve"> Preglednik projekta (eng. project view) </w:t>
      </w:r>
      <w:r w:rsidRPr="004D2EFE">
        <w:fldChar w:fldCharType="begin"/>
      </w:r>
      <w:r w:rsidRPr="004D2EFE">
        <w:instrText xml:space="preserve"> ADDIN ZOTERO_ITEM CSL_CITATION {"citationID":"WPUx5kH4","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 xml:space="preserve">Sa lijeve strane se nalazi preglednik mapa projekta kao hijerarhijska lista. Pritiskom na neku od mapa, na desnoj strani se otvara sadržaj mape. U pregledniku projekta, otvaranjem sadržaja mape vidimo i njenu putanju, kao što je vidljivo na slici iznad. </w:t>
      </w:r>
    </w:p>
    <w:p w:rsidR="005E7598" w:rsidRPr="004D2EFE" w:rsidRDefault="005E7598" w:rsidP="00713E4B">
      <w:pPr>
        <w:pStyle w:val="Pictures"/>
      </w:pPr>
      <w:r w:rsidRPr="004D2EFE">
        <w:drawing>
          <wp:inline distT="0" distB="0" distL="0" distR="0" wp14:anchorId="3017BE2B" wp14:editId="19E7476C">
            <wp:extent cx="4417695" cy="178435"/>
            <wp:effectExtent l="19050" t="0" r="1905" b="0"/>
            <wp:docPr id="7" name="Picture 7" descr="http://docs.unity3d.com/uploads/Main/ProjBrowserBreadcrum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ocs.unity3d.com/uploads/Main/ProjBrowserBreadcrumbs.png"/>
                    <pic:cNvPicPr>
                      <a:picLocks noChangeAspect="1" noChangeArrowheads="1"/>
                    </pic:cNvPicPr>
                  </pic:nvPicPr>
                  <pic:blipFill>
                    <a:blip r:embed="rId13" cstate="print"/>
                    <a:srcRect/>
                    <a:stretch>
                      <a:fillRect/>
                    </a:stretch>
                  </pic:blipFill>
                  <pic:spPr bwMode="auto">
                    <a:xfrm>
                      <a:off x="0" y="0"/>
                      <a:ext cx="4417695" cy="17843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4</w:t>
      </w:r>
      <w:r w:rsidRPr="004D2EFE">
        <w:rPr>
          <w:b/>
        </w:rPr>
        <w:t>.</w:t>
      </w:r>
      <w:r w:rsidRPr="004D2EFE">
        <w:t xml:space="preserve"> Putanja mape u pogledu projekta </w:t>
      </w:r>
      <w:r w:rsidRPr="004D2EFE">
        <w:fldChar w:fldCharType="begin"/>
      </w:r>
      <w:r w:rsidRPr="004D2EFE">
        <w:instrText xml:space="preserve"> ADDIN ZOTERO_ITEM CSL_CITATION {"citationID":"GAho4yUJ","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Na samom vrhu preglednika projekta se nalazi traka koja  se sastoji od dva glavna dijela. Prvi dio je pretraživač, jedna od važnijih značajki ukoliko imamo puno sadržaja u projektu, dok drugi dio omogućuje kreiranje određenih resursa.</w:t>
      </w:r>
    </w:p>
    <w:p w:rsidR="005E7598" w:rsidRPr="004D2EFE" w:rsidRDefault="005E7598" w:rsidP="00713E4B">
      <w:pPr>
        <w:pStyle w:val="Pictures"/>
      </w:pPr>
      <w:r w:rsidRPr="004D2EFE">
        <w:drawing>
          <wp:inline distT="0" distB="0" distL="0" distR="0" wp14:anchorId="58ABBEDE" wp14:editId="4FC6332C">
            <wp:extent cx="5236845" cy="154305"/>
            <wp:effectExtent l="19050" t="0" r="1905" b="0"/>
            <wp:docPr id="10" name="Picture 10" descr="http://docs.unity3d.com/uploads/Main/ProjBrowser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docs.unity3d.com/uploads/Main/ProjBrowserToolbar.png"/>
                    <pic:cNvPicPr>
                      <a:picLocks noChangeAspect="1" noChangeArrowheads="1"/>
                    </pic:cNvPicPr>
                  </pic:nvPicPr>
                  <pic:blipFill>
                    <a:blip r:embed="rId14" cstate="print"/>
                    <a:srcRect/>
                    <a:stretch>
                      <a:fillRect/>
                    </a:stretch>
                  </pic:blipFill>
                  <pic:spPr bwMode="auto">
                    <a:xfrm>
                      <a:off x="0" y="0"/>
                      <a:ext cx="5236845" cy="15430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5</w:t>
      </w:r>
      <w:r w:rsidR="00D45770" w:rsidRPr="004D2EFE">
        <w:rPr>
          <w:b/>
        </w:rPr>
        <w:t>.</w:t>
      </w:r>
      <w:r w:rsidRPr="004D2EFE">
        <w:t xml:space="preserve"> Kontrolna traka preglednika projekta </w:t>
      </w:r>
      <w:r w:rsidRPr="004D2EFE">
        <w:fldChar w:fldCharType="begin"/>
      </w:r>
      <w:r w:rsidRPr="004D2EFE">
        <w:instrText xml:space="preserve"> ADDIN ZOTERO_ITEM CSL_CITATION {"citationID":"PiR9uq2N","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4A5ED0">
      <w:pPr>
        <w:pStyle w:val="Heading2"/>
        <w:rPr>
          <w:lang w:val="hr-HR"/>
        </w:rPr>
      </w:pPr>
      <w:bookmarkStart w:id="3" w:name="_Toc396764352"/>
      <w:bookmarkStart w:id="4" w:name="_Toc398854572"/>
      <w:r w:rsidRPr="004D2EFE">
        <w:rPr>
          <w:lang w:val="hr-HR"/>
        </w:rPr>
        <w:t>Hijerarhija objekata</w:t>
      </w:r>
      <w:bookmarkEnd w:id="3"/>
      <w:bookmarkEnd w:id="4"/>
    </w:p>
    <w:p w:rsidR="005E7598" w:rsidRPr="004D2EFE" w:rsidRDefault="005E7598" w:rsidP="005E7598">
      <w:pPr>
        <w:rPr>
          <w:lang w:val="hr-HR"/>
        </w:rPr>
      </w:pPr>
      <w:r w:rsidRPr="004D2EFE">
        <w:rPr>
          <w:lang w:val="hr-HR"/>
        </w:rPr>
        <w:t>Unutar pogleda hijerarhije nalaze se svi objekti u trenutnoj sceni. Neke instance tih objekata su 3D modeli, vlastiti objekti, kamere i sl.</w:t>
      </w:r>
    </w:p>
    <w:p w:rsidR="005E7598" w:rsidRPr="004D2EFE" w:rsidRDefault="005E7598" w:rsidP="00713E4B">
      <w:pPr>
        <w:pStyle w:val="Pictures"/>
      </w:pPr>
      <w:r w:rsidRPr="004D2EFE">
        <w:lastRenderedPageBreak/>
        <w:drawing>
          <wp:inline distT="0" distB="0" distL="0" distR="0" wp14:anchorId="01A607BD" wp14:editId="59838E96">
            <wp:extent cx="2113915" cy="2493645"/>
            <wp:effectExtent l="19050" t="0" r="635" b="0"/>
            <wp:docPr id="3" name="Picture 13" descr="http://docs.unity3d.com/uploads/Main/Editor-Hierarc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docs.unity3d.com/uploads/Main/Editor-Hierarchy.png"/>
                    <pic:cNvPicPr>
                      <a:picLocks noChangeAspect="1" noChangeArrowheads="1"/>
                    </pic:cNvPicPr>
                  </pic:nvPicPr>
                  <pic:blipFill>
                    <a:blip r:embed="rId15" cstate="print"/>
                    <a:srcRect/>
                    <a:stretch>
                      <a:fillRect/>
                    </a:stretch>
                  </pic:blipFill>
                  <pic:spPr bwMode="auto">
                    <a:xfrm>
                      <a:off x="0" y="0"/>
                      <a:ext cx="2113915" cy="249364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6</w:t>
      </w:r>
      <w:r w:rsidRPr="004D2EFE">
        <w:rPr>
          <w:b/>
        </w:rPr>
        <w:t>.</w:t>
      </w:r>
      <w:r w:rsidRPr="004D2EFE">
        <w:t xml:space="preserve"> Hijerarhija objekata </w:t>
      </w:r>
      <w:r w:rsidRPr="004D2EFE">
        <w:fldChar w:fldCharType="begin"/>
      </w:r>
      <w:r w:rsidRPr="004D2EFE">
        <w:instrText xml:space="preserve"> ADDIN ZOTERO_ITEM CSL_CITATION {"citationID":"kJtiCblK","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Objekte je moguće preimenovati, dodavati, brisati, te odvlačenjem jednog objekta na drugi objekt dodaje se prvi objekt kao dijete drugog objekta. Izvršavanjem određenih naredbi (npr. pomicanje objekta) nad roditeljem automatski utječe na svu njegovu djecu, stoga kao efekt možemo imati pomak svih objekata unutar roditelja.</w:t>
      </w:r>
    </w:p>
    <w:p w:rsidR="005E7598" w:rsidRPr="004D2EFE" w:rsidRDefault="005E7598" w:rsidP="005E7598">
      <w:pPr>
        <w:spacing w:line="259" w:lineRule="auto"/>
        <w:rPr>
          <w:rFonts w:eastAsiaTheme="majorEastAsia" w:cstheme="majorBidi"/>
          <w:b/>
          <w:sz w:val="26"/>
          <w:szCs w:val="26"/>
          <w:lang w:val="hr-HR"/>
        </w:rPr>
      </w:pPr>
      <w:bookmarkStart w:id="5" w:name="_Toc396764353"/>
      <w:r w:rsidRPr="004D2EFE">
        <w:rPr>
          <w:lang w:val="hr-HR"/>
        </w:rPr>
        <w:br w:type="page"/>
      </w:r>
    </w:p>
    <w:p w:rsidR="005E7598" w:rsidRPr="004D2EFE" w:rsidRDefault="005E7598" w:rsidP="005E7598">
      <w:pPr>
        <w:pStyle w:val="Heading3"/>
        <w:numPr>
          <w:ilvl w:val="2"/>
          <w:numId w:val="0"/>
        </w:numPr>
        <w:spacing w:before="240" w:after="240" w:line="240" w:lineRule="auto"/>
        <w:ind w:left="709" w:hanging="709"/>
        <w:contextualSpacing/>
        <w:rPr>
          <w:lang w:val="hr-HR"/>
        </w:rPr>
      </w:pPr>
      <w:bookmarkStart w:id="6" w:name="_Toc398854573"/>
      <w:r w:rsidRPr="004D2EFE">
        <w:rPr>
          <w:lang w:val="hr-HR"/>
        </w:rPr>
        <w:lastRenderedPageBreak/>
        <w:t>Alatna traka</w:t>
      </w:r>
      <w:bookmarkEnd w:id="5"/>
      <w:bookmarkEnd w:id="6"/>
    </w:p>
    <w:p w:rsidR="005E7598" w:rsidRPr="004D2EFE" w:rsidRDefault="005E7598" w:rsidP="005E7598">
      <w:pPr>
        <w:rPr>
          <w:lang w:val="hr-HR"/>
        </w:rPr>
      </w:pPr>
    </w:p>
    <w:p w:rsidR="005E7598" w:rsidRPr="004D2EFE" w:rsidRDefault="005E7598" w:rsidP="00713E4B">
      <w:pPr>
        <w:pStyle w:val="Pictures"/>
      </w:pPr>
      <w:r w:rsidRPr="004D2EFE">
        <w:drawing>
          <wp:inline distT="0" distB="0" distL="0" distR="0" wp14:anchorId="270201C9" wp14:editId="130B538A">
            <wp:extent cx="5850036" cy="809372"/>
            <wp:effectExtent l="19050" t="0" r="0" b="0"/>
            <wp:docPr id="16" name="Picture 16" descr="http://docs.unity3d.com/uploads/Main/Editor-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docs.unity3d.com/uploads/Main/Editor-Toolbar.png"/>
                    <pic:cNvPicPr>
                      <a:picLocks noChangeAspect="1" noChangeArrowheads="1"/>
                    </pic:cNvPicPr>
                  </pic:nvPicPr>
                  <pic:blipFill>
                    <a:blip r:embed="rId16" cstate="print"/>
                    <a:srcRect/>
                    <a:stretch>
                      <a:fillRect/>
                    </a:stretch>
                  </pic:blipFill>
                  <pic:spPr bwMode="auto">
                    <a:xfrm>
                      <a:off x="0" y="0"/>
                      <a:ext cx="5856839" cy="810313"/>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7</w:t>
      </w:r>
      <w:r w:rsidRPr="004D2EFE">
        <w:t xml:space="preserve">. Alatna traka </w:t>
      </w:r>
      <w:r w:rsidRPr="004D2EFE">
        <w:fldChar w:fldCharType="begin"/>
      </w:r>
      <w:r w:rsidRPr="004D2EFE">
        <w:instrText xml:space="preserve"> ADDIN ZOTERO_ITEM CSL_CITATION {"citationID":"G8HX9cTA","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 xml:space="preserve">Alatna traka se sastoji od 5 glavnih kontrola. Svaka od kontrola se odnosi na jedan dio Editora. Prvi dio, vidljiv na slici </w:t>
      </w:r>
      <w:r w:rsidR="00091286" w:rsidRPr="004D2EFE">
        <w:rPr>
          <w:lang w:val="hr-HR"/>
        </w:rPr>
        <w:t>8</w:t>
      </w:r>
      <w:r w:rsidRPr="004D2EFE">
        <w:rPr>
          <w:lang w:val="hr-HR"/>
        </w:rPr>
        <w:t xml:space="preserve">.a, sadrži alate za transformaciju, korištene unutar scenskog pogleda. Zatim, na slici </w:t>
      </w:r>
      <w:r w:rsidR="00091286" w:rsidRPr="004D2EFE">
        <w:rPr>
          <w:lang w:val="hr-HR"/>
        </w:rPr>
        <w:t>8</w:t>
      </w:r>
      <w:r w:rsidRPr="004D2EFE">
        <w:rPr>
          <w:lang w:val="hr-HR"/>
        </w:rPr>
        <w:t>.b, imamo gumbe koji utječu na način rada i prikaza objekta u scenskom pogledu, nazivaju se "</w:t>
      </w:r>
      <w:proofErr w:type="spellStart"/>
      <w:r w:rsidRPr="004D2EFE">
        <w:rPr>
          <w:lang w:val="hr-HR"/>
        </w:rPr>
        <w:t>transform</w:t>
      </w:r>
      <w:proofErr w:type="spellEnd"/>
      <w:r w:rsidRPr="004D2EFE">
        <w:rPr>
          <w:lang w:val="hr-HR"/>
        </w:rPr>
        <w:t xml:space="preserve"> </w:t>
      </w:r>
      <w:proofErr w:type="spellStart"/>
      <w:r w:rsidRPr="004D2EFE">
        <w:rPr>
          <w:lang w:val="hr-HR"/>
        </w:rPr>
        <w:t>gizmo</w:t>
      </w:r>
      <w:proofErr w:type="spellEnd"/>
      <w:r w:rsidRPr="004D2EFE">
        <w:rPr>
          <w:lang w:val="hr-HR"/>
        </w:rPr>
        <w:t xml:space="preserve"> </w:t>
      </w:r>
      <w:proofErr w:type="spellStart"/>
      <w:r w:rsidRPr="004D2EFE">
        <w:rPr>
          <w:lang w:val="hr-HR"/>
        </w:rPr>
        <w:t>toggles</w:t>
      </w:r>
      <w:proofErr w:type="spellEnd"/>
      <w:r w:rsidRPr="004D2EFE">
        <w:rPr>
          <w:lang w:val="hr-HR"/>
        </w:rPr>
        <w:t xml:space="preserve">". Na slici </w:t>
      </w:r>
      <w:r w:rsidR="0003781D" w:rsidRPr="004D2EFE">
        <w:rPr>
          <w:lang w:val="hr-HR"/>
        </w:rPr>
        <w:t>8</w:t>
      </w:r>
      <w:r w:rsidRPr="004D2EFE">
        <w:rPr>
          <w:lang w:val="hr-HR"/>
        </w:rPr>
        <w:t xml:space="preserve">.c, imamo gumb za pokretanje ili pauziranje igre korištenih u pogledu igre </w:t>
      </w:r>
      <w:r w:rsidRPr="004D2EFE">
        <w:rPr>
          <w:lang w:val="hr-HR"/>
        </w:rPr>
        <w:fldChar w:fldCharType="begin"/>
      </w:r>
      <w:r w:rsidRPr="004D2EFE">
        <w:rPr>
          <w:lang w:val="hr-HR"/>
        </w:rPr>
        <w:instrText xml:space="preserve"> ADDIN ZOTERO_ITEM CSL_CITATION {"citationID":"tuhd0d2qo","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rPr>
          <w:lang w:val="hr-HR"/>
        </w:rPr>
        <w:fldChar w:fldCharType="separate"/>
      </w:r>
      <w:r w:rsidRPr="004D2EFE">
        <w:rPr>
          <w:rFonts w:cs="Times New Roman"/>
          <w:lang w:val="hr-HR"/>
        </w:rPr>
        <w:t>(Unity Technologies, 2014)</w:t>
      </w:r>
      <w:r w:rsidRPr="004D2EFE">
        <w:rPr>
          <w:lang w:val="hr-HR"/>
        </w:rPr>
        <w:fldChar w:fldCharType="end"/>
      </w:r>
      <w:r w:rsidRPr="004D2EFE">
        <w:rPr>
          <w:lang w:val="hr-HR"/>
        </w:rPr>
        <w:t xml:space="preserve">. </w:t>
      </w:r>
    </w:p>
    <w:p w:rsidR="005E7598" w:rsidRPr="004D2EFE" w:rsidRDefault="005E7598" w:rsidP="00713E4B">
      <w:pPr>
        <w:pStyle w:val="Pictures"/>
      </w:pPr>
      <w:r w:rsidRPr="004D2EFE">
        <w:drawing>
          <wp:inline distT="0" distB="0" distL="0" distR="0" wp14:anchorId="34908E9B" wp14:editId="28BB9000">
            <wp:extent cx="1223010" cy="213995"/>
            <wp:effectExtent l="19050" t="0" r="0" b="0"/>
            <wp:docPr id="19" name="Picture 19" descr="http://docs.unity3d.com/uploads/Main/UI-View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docs.unity3d.com/uploads/Main/UI-ViewTool.png"/>
                    <pic:cNvPicPr>
                      <a:picLocks noChangeAspect="1" noChangeArrowheads="1"/>
                    </pic:cNvPicPr>
                  </pic:nvPicPr>
                  <pic:blipFill>
                    <a:blip r:embed="rId17" cstate="print"/>
                    <a:srcRect/>
                    <a:stretch>
                      <a:fillRect/>
                    </a:stretch>
                  </pic:blipFill>
                  <pic:spPr bwMode="auto">
                    <a:xfrm>
                      <a:off x="0" y="0"/>
                      <a:ext cx="1223010" cy="21399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3E90129D" wp14:editId="3826D6DE">
            <wp:extent cx="1223010" cy="178435"/>
            <wp:effectExtent l="19050" t="0" r="0" b="0"/>
            <wp:docPr id="22" name="Picture 22" descr="http://docs.unity3d.com/uploads/Main/Editor-GizmoButt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docs.unity3d.com/uploads/Main/Editor-GizmoButtons.png"/>
                    <pic:cNvPicPr>
                      <a:picLocks noChangeAspect="1" noChangeArrowheads="1"/>
                    </pic:cNvPicPr>
                  </pic:nvPicPr>
                  <pic:blipFill>
                    <a:blip r:embed="rId18" cstate="print"/>
                    <a:srcRect/>
                    <a:stretch>
                      <a:fillRect/>
                    </a:stretch>
                  </pic:blipFill>
                  <pic:spPr bwMode="auto">
                    <a:xfrm>
                      <a:off x="0" y="0"/>
                      <a:ext cx="1223010" cy="17843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450DE794" wp14:editId="4179E5F1">
            <wp:extent cx="914400" cy="213995"/>
            <wp:effectExtent l="19050" t="0" r="0" b="0"/>
            <wp:docPr id="25" name="Picture 25" descr="http://docs.unity3d.com/uploads/Main/Editor-PlayButt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docs.unity3d.com/uploads/Main/Editor-PlayButtons.png"/>
                    <pic:cNvPicPr>
                      <a:picLocks noChangeAspect="1" noChangeArrowheads="1"/>
                    </pic:cNvPicPr>
                  </pic:nvPicPr>
                  <pic:blipFill>
                    <a:blip r:embed="rId19" cstate="print"/>
                    <a:srcRect/>
                    <a:stretch>
                      <a:fillRect/>
                    </a:stretch>
                  </pic:blipFill>
                  <pic:spPr bwMode="auto">
                    <a:xfrm>
                      <a:off x="0" y="0"/>
                      <a:ext cx="914400" cy="213995"/>
                    </a:xfrm>
                    <a:prstGeom prst="rect">
                      <a:avLst/>
                    </a:prstGeom>
                    <a:noFill/>
                    <a:ln w="9525">
                      <a:noFill/>
                      <a:miter lim="800000"/>
                      <a:headEnd/>
                      <a:tailEnd/>
                    </a:ln>
                  </pic:spPr>
                </pic:pic>
              </a:graphicData>
            </a:graphic>
          </wp:inline>
        </w:drawing>
      </w:r>
      <w:r w:rsidRPr="004D2EFE">
        <w:br/>
        <w:t>a) Alati transformacije   b) Način rada scenskog pogleda   c) Alati testiranja igre</w:t>
      </w:r>
      <w:r w:rsidRPr="004D2EFE">
        <w:br/>
      </w:r>
      <w:r w:rsidRPr="004D2EFE">
        <w:rPr>
          <w:b/>
        </w:rPr>
        <w:t xml:space="preserve">Slika </w:t>
      </w:r>
      <w:r w:rsidR="00CA5A8F" w:rsidRPr="004D2EFE">
        <w:rPr>
          <w:b/>
        </w:rPr>
        <w:t>8</w:t>
      </w:r>
      <w:r w:rsidR="00D45770" w:rsidRPr="004D2EFE">
        <w:rPr>
          <w:b/>
        </w:rPr>
        <w:t>.</w:t>
      </w:r>
      <w:r w:rsidRPr="004D2EFE">
        <w:t xml:space="preserve"> Dijelovi alatne trake </w:t>
      </w:r>
      <w:r w:rsidRPr="004D2EFE">
        <w:fldChar w:fldCharType="begin"/>
      </w:r>
      <w:r w:rsidRPr="004D2EFE">
        <w:instrText xml:space="preserve"> ADDIN ZOTERO_ITEM CSL_CITATION {"citationID":"Lk7Kgd3f","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 xml:space="preserve">Iduće kontrole se odnose na filtriranje scenskog pogleda s obzirom na slojeve koje možemo birati u padajućem meniju, kontrola vidljiva na slici </w:t>
      </w:r>
      <w:r w:rsidR="00CA5A8F" w:rsidRPr="004D2EFE">
        <w:rPr>
          <w:lang w:val="hr-HR"/>
        </w:rPr>
        <w:t>9</w:t>
      </w:r>
      <w:r w:rsidRPr="004D2EFE">
        <w:rPr>
          <w:lang w:val="hr-HR"/>
        </w:rPr>
        <w:t>.a. Zadnja kontrola "</w:t>
      </w:r>
      <w:proofErr w:type="spellStart"/>
      <w:r w:rsidRPr="004D2EFE">
        <w:rPr>
          <w:lang w:val="hr-HR"/>
        </w:rPr>
        <w:t>Lay</w:t>
      </w:r>
      <w:r w:rsidR="008D3AAA" w:rsidRPr="004D2EFE">
        <w:rPr>
          <w:lang w:val="hr-HR"/>
        </w:rPr>
        <w:t>out</w:t>
      </w:r>
      <w:proofErr w:type="spellEnd"/>
      <w:r w:rsidR="008D3AAA" w:rsidRPr="004D2EFE">
        <w:rPr>
          <w:lang w:val="hr-HR"/>
        </w:rPr>
        <w:t>" koja je vidljiva na slici 9.</w:t>
      </w:r>
      <w:r w:rsidRPr="004D2EFE">
        <w:rPr>
          <w:lang w:val="hr-HR"/>
        </w:rPr>
        <w:t xml:space="preserve">b, odnosi se na raspored svih pogleda u </w:t>
      </w:r>
      <w:proofErr w:type="spellStart"/>
      <w:r w:rsidRPr="004D2EFE">
        <w:rPr>
          <w:lang w:val="hr-HR"/>
        </w:rPr>
        <w:t>Unity</w:t>
      </w:r>
      <w:proofErr w:type="spellEnd"/>
      <w:r w:rsidRPr="004D2EFE">
        <w:rPr>
          <w:lang w:val="hr-HR"/>
        </w:rPr>
        <w:t>-u.</w:t>
      </w:r>
    </w:p>
    <w:p w:rsidR="005E7598" w:rsidRPr="004D2EFE" w:rsidRDefault="005E7598" w:rsidP="00713E4B">
      <w:pPr>
        <w:pStyle w:val="Pictures"/>
      </w:pPr>
      <w:r w:rsidRPr="004D2EFE">
        <w:drawing>
          <wp:inline distT="0" distB="0" distL="0" distR="0" wp14:anchorId="7C772BD5" wp14:editId="02D9900E">
            <wp:extent cx="949960" cy="178435"/>
            <wp:effectExtent l="19050" t="0" r="2540" b="0"/>
            <wp:docPr id="28" name="Picture 28" descr="http://docs.unity3d.com/uploads/Main/Editor-LayersDr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docs.unity3d.com/uploads/Main/Editor-LayersDropdown.png"/>
                    <pic:cNvPicPr>
                      <a:picLocks noChangeAspect="1" noChangeArrowheads="1"/>
                    </pic:cNvPicPr>
                  </pic:nvPicPr>
                  <pic:blipFill>
                    <a:blip r:embed="rId20" cstate="print"/>
                    <a:srcRect/>
                    <a:stretch>
                      <a:fillRect/>
                    </a:stretch>
                  </pic:blipFill>
                  <pic:spPr bwMode="auto">
                    <a:xfrm>
                      <a:off x="0" y="0"/>
                      <a:ext cx="949960" cy="17843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6F781E5B" wp14:editId="6E318EE1">
            <wp:extent cx="949960" cy="178435"/>
            <wp:effectExtent l="19050" t="0" r="2540" b="0"/>
            <wp:docPr id="31" name="Picture 31" descr="http://docs.unity3d.com/uploads/Main/Editor-LayoutDr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docs.unity3d.com/uploads/Main/Editor-LayoutDropdown.png"/>
                    <pic:cNvPicPr>
                      <a:picLocks noChangeAspect="1" noChangeArrowheads="1"/>
                    </pic:cNvPicPr>
                  </pic:nvPicPr>
                  <pic:blipFill>
                    <a:blip r:embed="rId21" cstate="print"/>
                    <a:srcRect/>
                    <a:stretch>
                      <a:fillRect/>
                    </a:stretch>
                  </pic:blipFill>
                  <pic:spPr bwMode="auto">
                    <a:xfrm>
                      <a:off x="0" y="0"/>
                      <a:ext cx="949960" cy="17843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t>a) Filtriranje s obzirom na sloj</w:t>
      </w:r>
      <w:r w:rsidRPr="004D2EFE">
        <w:tab/>
        <w:t>b) Raspored pogleda</w:t>
      </w:r>
      <w:r w:rsidRPr="004D2EFE">
        <w:br/>
      </w:r>
      <w:r w:rsidRPr="004D2EFE">
        <w:rPr>
          <w:b/>
        </w:rPr>
        <w:t xml:space="preserve">Slika </w:t>
      </w:r>
      <w:r w:rsidR="00CA5A8F" w:rsidRPr="004D2EFE">
        <w:rPr>
          <w:b/>
        </w:rPr>
        <w:t>9</w:t>
      </w:r>
      <w:r w:rsidR="00D45770" w:rsidRPr="004D2EFE">
        <w:rPr>
          <w:b/>
        </w:rPr>
        <w:t>.</w:t>
      </w:r>
      <w:r w:rsidRPr="004D2EFE">
        <w:t xml:space="preserve"> Preostali dijelovi alatne trake </w:t>
      </w:r>
      <w:r w:rsidRPr="004D2EFE">
        <w:fldChar w:fldCharType="begin"/>
      </w:r>
      <w:r w:rsidRPr="004D2EFE">
        <w:instrText xml:space="preserve"> ADDIN ZOTERO_ITEM CSL_CITATION {"citationID":"Hbizs55y","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4A5ED0">
      <w:pPr>
        <w:pStyle w:val="Heading2"/>
        <w:rPr>
          <w:lang w:val="hr-HR"/>
        </w:rPr>
      </w:pPr>
      <w:bookmarkStart w:id="7" w:name="_Toc396764354"/>
      <w:bookmarkStart w:id="8" w:name="_Toc398854574"/>
      <w:r w:rsidRPr="004D2EFE">
        <w:rPr>
          <w:lang w:val="hr-HR"/>
        </w:rPr>
        <w:t>Scenski pogled</w:t>
      </w:r>
      <w:bookmarkEnd w:id="7"/>
      <w:bookmarkEnd w:id="8"/>
    </w:p>
    <w:p w:rsidR="005E7598" w:rsidRPr="004D2EFE" w:rsidRDefault="005E7598" w:rsidP="005E7598">
      <w:pPr>
        <w:rPr>
          <w:lang w:val="hr-HR"/>
        </w:rPr>
      </w:pPr>
      <w:r w:rsidRPr="004D2EFE">
        <w:rPr>
          <w:lang w:val="hr-HR"/>
        </w:rPr>
        <w:t>Pogled koji najviše vizualno privlači pažnju je upravo scenski pogled. Unutar tog pogleda mijenjamo položaj, slažemo, te manipuliramo okruženjem i svim objektima igre.</w:t>
      </w:r>
    </w:p>
    <w:p w:rsidR="005E7598" w:rsidRPr="004D2EFE" w:rsidRDefault="005E7598" w:rsidP="00713E4B">
      <w:pPr>
        <w:pStyle w:val="Pictures"/>
      </w:pPr>
      <w:r w:rsidRPr="004D2EFE">
        <w:lastRenderedPageBreak/>
        <w:drawing>
          <wp:inline distT="0" distB="0" distL="0" distR="0" wp14:anchorId="7E434E63" wp14:editId="77232785">
            <wp:extent cx="5082540" cy="2968625"/>
            <wp:effectExtent l="19050" t="0" r="3810" b="0"/>
            <wp:docPr id="34" name="Picture 34" descr="The Scene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he Scene View"/>
                    <pic:cNvPicPr>
                      <a:picLocks noChangeAspect="1" noChangeArrowheads="1"/>
                    </pic:cNvPicPr>
                  </pic:nvPicPr>
                  <pic:blipFill>
                    <a:blip r:embed="rId22" cstate="print"/>
                    <a:srcRect/>
                    <a:stretch>
                      <a:fillRect/>
                    </a:stretch>
                  </pic:blipFill>
                  <pic:spPr bwMode="auto">
                    <a:xfrm>
                      <a:off x="0" y="0"/>
                      <a:ext cx="5082540" cy="296862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1</w:t>
      </w:r>
      <w:r w:rsidR="00012A8B" w:rsidRPr="004D2EFE">
        <w:rPr>
          <w:b/>
        </w:rPr>
        <w:t>0</w:t>
      </w:r>
      <w:r w:rsidR="00D45770" w:rsidRPr="004D2EFE">
        <w:rPr>
          <w:b/>
        </w:rPr>
        <w:t>.</w:t>
      </w:r>
      <w:r w:rsidRPr="004D2EFE">
        <w:t xml:space="preserve"> Scenski pogled </w:t>
      </w:r>
      <w:r w:rsidRPr="004D2EFE">
        <w:fldChar w:fldCharType="begin"/>
      </w:r>
      <w:r w:rsidRPr="004D2EFE">
        <w:instrText xml:space="preserve"> ADDIN ZOTERO_ITEM CSL_CITATION {"citationID":"AF5Vfav7","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 xml:space="preserve">Kako bi što jednostavnije i bezbolnije izradili igru, </w:t>
      </w:r>
      <w:proofErr w:type="spellStart"/>
      <w:r w:rsidRPr="004D2EFE">
        <w:rPr>
          <w:lang w:val="hr-HR"/>
        </w:rPr>
        <w:t>Unity</w:t>
      </w:r>
      <w:proofErr w:type="spellEnd"/>
      <w:r w:rsidRPr="004D2EFE">
        <w:rPr>
          <w:lang w:val="hr-HR"/>
        </w:rPr>
        <w:t xml:space="preserve"> ima dobro organizirane kontrole na koje se lako naviknuti i jednostavno upravljati. Unutar prostora igre možemo se kretati pomoću miša ili tipkovnice. </w:t>
      </w:r>
    </w:p>
    <w:p w:rsidR="005E7598" w:rsidRPr="004D2EFE" w:rsidRDefault="005E7598" w:rsidP="005E7598">
      <w:pPr>
        <w:rPr>
          <w:lang w:val="hr-HR"/>
        </w:rPr>
      </w:pPr>
      <w:r w:rsidRPr="004D2EFE">
        <w:rPr>
          <w:lang w:val="hr-HR"/>
        </w:rPr>
        <w:t>Pomoću desne tipke miša aktivira se takozvani leteći način gledanja (</w:t>
      </w:r>
      <w:proofErr w:type="spellStart"/>
      <w:r w:rsidRPr="004D2EFE">
        <w:rPr>
          <w:lang w:val="hr-HR"/>
        </w:rPr>
        <w:t>eng</w:t>
      </w:r>
      <w:proofErr w:type="spellEnd"/>
      <w:r w:rsidRPr="004D2EFE">
        <w:rPr>
          <w:lang w:val="hr-HR"/>
        </w:rPr>
        <w:t xml:space="preserve">. </w:t>
      </w:r>
      <w:proofErr w:type="spellStart"/>
      <w:r w:rsidRPr="004D2EFE">
        <w:rPr>
          <w:lang w:val="hr-HR"/>
        </w:rPr>
        <w:t>flythrough</w:t>
      </w:r>
      <w:proofErr w:type="spellEnd"/>
      <w:r w:rsidRPr="004D2EFE">
        <w:rPr>
          <w:lang w:val="hr-HR"/>
        </w:rPr>
        <w:t>) u kojem se kamera okreće s obzirom na pokrete miša (slika 1</w:t>
      </w:r>
      <w:r w:rsidR="00B5355D" w:rsidRPr="004D2EFE">
        <w:rPr>
          <w:lang w:val="hr-HR"/>
        </w:rPr>
        <w:t>1</w:t>
      </w:r>
      <w:r w:rsidRPr="004D2EFE">
        <w:rPr>
          <w:lang w:val="hr-HR"/>
        </w:rPr>
        <w:t>.b), te u kombinaciji sa navigacijskim tipkama na tipkovnici moguće se kretati kroz cijeli prostor. Kolut na mišu služi za udaljavanje i približavanje (slika  1</w:t>
      </w:r>
      <w:r w:rsidR="00B5355D" w:rsidRPr="004D2EFE">
        <w:rPr>
          <w:lang w:val="hr-HR"/>
        </w:rPr>
        <w:t>1</w:t>
      </w:r>
      <w:r w:rsidRPr="004D2EFE">
        <w:rPr>
          <w:lang w:val="hr-HR"/>
        </w:rPr>
        <w:t>.c), odnosno pritiskom na kolut krećemo se samo horizontalno i vertikalno (slika  1</w:t>
      </w:r>
      <w:r w:rsidR="00B5355D" w:rsidRPr="004D2EFE">
        <w:rPr>
          <w:lang w:val="hr-HR"/>
        </w:rPr>
        <w:t>1</w:t>
      </w:r>
      <w:r w:rsidRPr="004D2EFE">
        <w:rPr>
          <w:lang w:val="hr-HR"/>
        </w:rPr>
        <w:t>.a), dok lijeva tipka miša služi za označavanje objekata</w:t>
      </w:r>
    </w:p>
    <w:p w:rsidR="005E7598" w:rsidRPr="004D2EFE" w:rsidRDefault="005E7598" w:rsidP="00071F61">
      <w:pPr>
        <w:pStyle w:val="Pictures"/>
      </w:pPr>
      <w:r w:rsidRPr="004D2EFE">
        <w:drawing>
          <wp:inline distT="0" distB="0" distL="0" distR="0" wp14:anchorId="1AB00764" wp14:editId="6E18345C">
            <wp:extent cx="1223010" cy="213995"/>
            <wp:effectExtent l="19050" t="0" r="0" b="0"/>
            <wp:docPr id="37" name="Picture 37" descr="http://docs.unity3d.com/uploads/Main/UI-View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docs.unity3d.com/uploads/Main/UI-ViewTool.png"/>
                    <pic:cNvPicPr>
                      <a:picLocks noChangeAspect="1" noChangeArrowheads="1"/>
                    </pic:cNvPicPr>
                  </pic:nvPicPr>
                  <pic:blipFill>
                    <a:blip r:embed="rId17" cstate="print"/>
                    <a:srcRect/>
                    <a:stretch>
                      <a:fillRect/>
                    </a:stretch>
                  </pic:blipFill>
                  <pic:spPr bwMode="auto">
                    <a:xfrm>
                      <a:off x="0" y="0"/>
                      <a:ext cx="1223010" cy="21399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319D8DA2" wp14:editId="044F3C06">
            <wp:extent cx="1223010" cy="213995"/>
            <wp:effectExtent l="19050" t="0" r="0" b="0"/>
            <wp:docPr id="40" name="Picture 40" descr="http://docs.unity3d.com/uploads/Main/Editor-Eye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docs.unity3d.com/uploads/Main/Editor-EyeTool.png"/>
                    <pic:cNvPicPr>
                      <a:picLocks noChangeAspect="1" noChangeArrowheads="1"/>
                    </pic:cNvPicPr>
                  </pic:nvPicPr>
                  <pic:blipFill>
                    <a:blip r:embed="rId23" cstate="print"/>
                    <a:srcRect/>
                    <a:stretch>
                      <a:fillRect/>
                    </a:stretch>
                  </pic:blipFill>
                  <pic:spPr bwMode="auto">
                    <a:xfrm>
                      <a:off x="0" y="0"/>
                      <a:ext cx="1223010" cy="21399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6EBE602F" wp14:editId="187CD926">
            <wp:extent cx="1223010" cy="213995"/>
            <wp:effectExtent l="19050" t="0" r="0" b="0"/>
            <wp:docPr id="43" name="Picture 43" descr="http://docs.unity3d.com/uploads/Main/Editor-Zoom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docs.unity3d.com/uploads/Main/Editor-ZoomTool.png"/>
                    <pic:cNvPicPr>
                      <a:picLocks noChangeAspect="1" noChangeArrowheads="1"/>
                    </pic:cNvPicPr>
                  </pic:nvPicPr>
                  <pic:blipFill>
                    <a:blip r:embed="rId24" cstate="print"/>
                    <a:srcRect/>
                    <a:stretch>
                      <a:fillRect/>
                    </a:stretch>
                  </pic:blipFill>
                  <pic:spPr bwMode="auto">
                    <a:xfrm>
                      <a:off x="0" y="0"/>
                      <a:ext cx="1223010" cy="213995"/>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t>a) Kretanje po horizontali/vertikali</w:t>
      </w:r>
      <w:r w:rsidRPr="004D2EFE">
        <w:tab/>
        <w:t>b) Flythrough kretanje</w:t>
      </w:r>
      <w:r w:rsidRPr="004D2EFE">
        <w:tab/>
        <w:t>c) Približavanje/udaljavanje</w:t>
      </w:r>
      <w:r w:rsidRPr="004D2EFE">
        <w:br/>
      </w:r>
      <w:r w:rsidRPr="004D2EFE">
        <w:rPr>
          <w:b/>
        </w:rPr>
        <w:t>Slika 1</w:t>
      </w:r>
      <w:r w:rsidR="00D45770" w:rsidRPr="004D2EFE">
        <w:rPr>
          <w:b/>
        </w:rPr>
        <w:t>1.</w:t>
      </w:r>
      <w:r w:rsidRPr="004D2EFE">
        <w:t xml:space="preserve"> Različiti načini gledanja scene </w:t>
      </w:r>
      <w:r w:rsidRPr="004D2EFE">
        <w:fldChar w:fldCharType="begin"/>
      </w:r>
      <w:r w:rsidRPr="004D2EFE">
        <w:instrText xml:space="preserve"> ADDIN ZOTERO_ITEM CSL_CITATION {"citationID":"gFH7mRez","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 xml:space="preserve">U desnom kutu nalazi se orijentacija scenskog pogleda gdje je jednostavno omogućen prijelaz </w:t>
      </w:r>
      <w:proofErr w:type="spellStart"/>
      <w:r w:rsidRPr="004D2EFE">
        <w:rPr>
          <w:lang w:val="hr-HR"/>
        </w:rPr>
        <w:t>is</w:t>
      </w:r>
      <w:proofErr w:type="spellEnd"/>
      <w:r w:rsidRPr="004D2EFE">
        <w:rPr>
          <w:lang w:val="hr-HR"/>
        </w:rPr>
        <w:t xml:space="preserve"> jedne perspektive u drugu uz pomoć klika. Ispod osi je moguće promijeniti pogled između normalne perspektive i izometričkog pogleda</w:t>
      </w:r>
    </w:p>
    <w:p w:rsidR="005E7598" w:rsidRPr="004D2EFE" w:rsidRDefault="005E7598" w:rsidP="005E7598">
      <w:pPr>
        <w:jc w:val="center"/>
        <w:rPr>
          <w:lang w:val="hr-HR"/>
        </w:rPr>
      </w:pPr>
      <w:r w:rsidRPr="004D2EFE">
        <w:rPr>
          <w:noProof/>
          <w:lang w:val="hr-HR" w:eastAsia="hr-HR"/>
        </w:rPr>
        <w:drawing>
          <wp:inline distT="0" distB="0" distL="0" distR="0" wp14:anchorId="08A333D7" wp14:editId="780878F2">
            <wp:extent cx="843280" cy="1009650"/>
            <wp:effectExtent l="19050" t="0" r="0" b="0"/>
            <wp:docPr id="46" name="Picture 46" descr="http://docs.unity3d.com/uploads/Main/SceneGizmo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docs.unity3d.com/uploads/Main/SceneGizmo40.png"/>
                    <pic:cNvPicPr>
                      <a:picLocks noChangeAspect="1" noChangeArrowheads="1"/>
                    </pic:cNvPicPr>
                  </pic:nvPicPr>
                  <pic:blipFill>
                    <a:blip r:embed="rId25" cstate="print"/>
                    <a:srcRect/>
                    <a:stretch>
                      <a:fillRect/>
                    </a:stretch>
                  </pic:blipFill>
                  <pic:spPr bwMode="auto">
                    <a:xfrm>
                      <a:off x="0" y="0"/>
                      <a:ext cx="843280" cy="1009650"/>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rPr>
          <w:b/>
        </w:rPr>
        <w:lastRenderedPageBreak/>
        <w:t>Slika 1</w:t>
      </w:r>
      <w:r w:rsidR="00B5355D" w:rsidRPr="004D2EFE">
        <w:rPr>
          <w:b/>
        </w:rPr>
        <w:t>2.</w:t>
      </w:r>
      <w:r w:rsidRPr="004D2EFE">
        <w:t xml:space="preserve"> Orijentacija scenskog pogleda </w:t>
      </w:r>
      <w:r w:rsidRPr="004D2EFE">
        <w:fldChar w:fldCharType="begin"/>
      </w:r>
      <w:r w:rsidRPr="004D2EFE">
        <w:instrText xml:space="preserve"> ADDIN ZOTERO_ITEM CSL_CITATION {"citationID":"gFH7mRez","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Kako bi pozicionirali i manipulirali objektom u prostoru imamo kontrole transformacije prikazane na slici ispod. Objekt možemo pomicati, rotirati, te skalirati (smanjiti veličinu). Svaka od kontrola ima vlastiti gumb u alatnoj traci te vlastiti prečac.</w:t>
      </w:r>
    </w:p>
    <w:p w:rsidR="005E7598" w:rsidRPr="004D2EFE" w:rsidRDefault="005E7598" w:rsidP="00713E4B">
      <w:pPr>
        <w:pStyle w:val="Pictures"/>
      </w:pPr>
      <w:r w:rsidRPr="004D2EFE">
        <w:drawing>
          <wp:inline distT="0" distB="0" distL="0" distR="0" wp14:anchorId="3C249978" wp14:editId="63206616">
            <wp:extent cx="4619625" cy="1995170"/>
            <wp:effectExtent l="19050" t="0" r="9525" b="0"/>
            <wp:docPr id="49" name="Picture 49" descr="http://docs.unity3d.com/uploads/Main/TransformGizmo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docs.unity3d.com/uploads/Main/TransformGizmo35.png"/>
                    <pic:cNvPicPr>
                      <a:picLocks noChangeAspect="1" noChangeArrowheads="1"/>
                    </pic:cNvPicPr>
                  </pic:nvPicPr>
                  <pic:blipFill>
                    <a:blip r:embed="rId26" cstate="print"/>
                    <a:srcRect/>
                    <a:stretch>
                      <a:fillRect/>
                    </a:stretch>
                  </pic:blipFill>
                  <pic:spPr bwMode="auto">
                    <a:xfrm>
                      <a:off x="0" y="0"/>
                      <a:ext cx="4619625" cy="1995170"/>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rPr>
          <w:b/>
        </w:rPr>
        <w:t xml:space="preserve">Slika </w:t>
      </w:r>
      <w:r w:rsidR="00E82261" w:rsidRPr="004D2EFE">
        <w:rPr>
          <w:b/>
        </w:rPr>
        <w:t>13</w:t>
      </w:r>
      <w:r w:rsidR="00844A1D" w:rsidRPr="004D2EFE">
        <w:rPr>
          <w:b/>
        </w:rPr>
        <w:t>.</w:t>
      </w:r>
      <w:r w:rsidRPr="004D2EFE">
        <w:t xml:space="preserve"> Kontrole transformacije </w:t>
      </w:r>
      <w:r w:rsidRPr="004D2EFE">
        <w:fldChar w:fldCharType="begin"/>
      </w:r>
      <w:r w:rsidRPr="004D2EFE">
        <w:instrText xml:space="preserve"> ADDIN ZOTERO_ITEM CSL_CITATION {"citationID":"9zxg7bX1","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Na vrhu scenskog pogleda imamo kontrolnu traku u kojoj je moguće uključiti prikaz svjetlosti, prikazati samo određene boje, biranje više načina prikaza, uključivanje prikaza efekata, zvuka te pretraživanje. Uključivanjem efekata i svjetlosti gubimo performanse tijekom rada stoga je te opcije najbolje koristiti samo kao trenutnu kontrolu nakon čega ih isključimo ukoliko uzrokuje pad performansi.</w:t>
      </w:r>
    </w:p>
    <w:p w:rsidR="005E7598" w:rsidRPr="004D2EFE" w:rsidRDefault="005E7598" w:rsidP="005E7598">
      <w:pPr>
        <w:jc w:val="center"/>
        <w:rPr>
          <w:lang w:val="hr-HR"/>
        </w:rPr>
      </w:pPr>
      <w:r w:rsidRPr="004D2EFE">
        <w:rPr>
          <w:noProof/>
          <w:lang w:val="hr-HR" w:eastAsia="hr-HR"/>
        </w:rPr>
        <w:drawing>
          <wp:inline distT="0" distB="0" distL="0" distR="0" wp14:anchorId="51101802" wp14:editId="7175F737">
            <wp:extent cx="5023485" cy="178435"/>
            <wp:effectExtent l="19050" t="0" r="5715" b="0"/>
            <wp:docPr id="52" name="Picture 52" descr="http://docs.unity3d.com/uploads/Main/SceneViewControlBar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docs.unity3d.com/uploads/Main/SceneViewControlBar43.png"/>
                    <pic:cNvPicPr>
                      <a:picLocks noChangeAspect="1" noChangeArrowheads="1"/>
                    </pic:cNvPicPr>
                  </pic:nvPicPr>
                  <pic:blipFill>
                    <a:blip r:embed="rId27" cstate="print"/>
                    <a:srcRect/>
                    <a:stretch>
                      <a:fillRect/>
                    </a:stretch>
                  </pic:blipFill>
                  <pic:spPr bwMode="auto">
                    <a:xfrm>
                      <a:off x="0" y="0"/>
                      <a:ext cx="5023485" cy="178435"/>
                    </a:xfrm>
                    <a:prstGeom prst="rect">
                      <a:avLst/>
                    </a:prstGeom>
                    <a:noFill/>
                    <a:ln w="9525">
                      <a:noFill/>
                      <a:miter lim="800000"/>
                      <a:headEnd/>
                      <a:tailEnd/>
                    </a:ln>
                  </pic:spPr>
                </pic:pic>
              </a:graphicData>
            </a:graphic>
          </wp:inline>
        </w:drawing>
      </w:r>
    </w:p>
    <w:p w:rsidR="005E7598" w:rsidRPr="004D2EFE" w:rsidRDefault="005E7598" w:rsidP="005E7598">
      <w:pPr>
        <w:jc w:val="center"/>
        <w:rPr>
          <w:lang w:val="hr-HR"/>
        </w:rPr>
      </w:pPr>
      <w:r w:rsidRPr="004D2EFE">
        <w:rPr>
          <w:b/>
          <w:lang w:val="hr-HR"/>
        </w:rPr>
        <w:t>Slika 14</w:t>
      </w:r>
      <w:r w:rsidRPr="004D2EFE">
        <w:rPr>
          <w:lang w:val="hr-HR"/>
        </w:rPr>
        <w:t xml:space="preserve">. Kontrolna traka scenskog pogleda </w:t>
      </w:r>
      <w:r w:rsidRPr="004D2EFE">
        <w:rPr>
          <w:lang w:val="hr-HR"/>
        </w:rPr>
        <w:fldChar w:fldCharType="begin"/>
      </w:r>
      <w:r w:rsidRPr="004D2EFE">
        <w:rPr>
          <w:lang w:val="hr-HR"/>
        </w:rPr>
        <w:instrText xml:space="preserve"> ADDIN ZOTERO_ITEM CSL_CITATION {"citationID":"8bJV7Xep","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rPr>
          <w:lang w:val="hr-HR"/>
        </w:rPr>
        <w:fldChar w:fldCharType="separate"/>
      </w:r>
      <w:r w:rsidRPr="004D2EFE">
        <w:rPr>
          <w:rFonts w:cs="Times New Roman"/>
          <w:lang w:val="hr-HR"/>
        </w:rPr>
        <w:t>(Unity Technologies, 2014b)</w:t>
      </w:r>
      <w:r w:rsidRPr="004D2EFE">
        <w:rPr>
          <w:lang w:val="hr-HR"/>
        </w:rPr>
        <w:fldChar w:fldCharType="end"/>
      </w:r>
    </w:p>
    <w:p w:rsidR="005E7598" w:rsidRPr="004D2EFE" w:rsidRDefault="005E7598" w:rsidP="005E7598">
      <w:pPr>
        <w:rPr>
          <w:lang w:val="hr-HR"/>
        </w:rPr>
      </w:pPr>
    </w:p>
    <w:p w:rsidR="005E7598" w:rsidRPr="004D2EFE" w:rsidRDefault="005E7598" w:rsidP="004A5ED0">
      <w:pPr>
        <w:pStyle w:val="Heading2"/>
        <w:rPr>
          <w:lang w:val="hr-HR"/>
        </w:rPr>
      </w:pPr>
      <w:bookmarkStart w:id="9" w:name="_Toc396764355"/>
      <w:bookmarkStart w:id="10" w:name="_Toc398854575"/>
      <w:r w:rsidRPr="004D2EFE">
        <w:rPr>
          <w:lang w:val="hr-HR"/>
        </w:rPr>
        <w:t>Pogled igre</w:t>
      </w:r>
      <w:bookmarkEnd w:id="9"/>
      <w:bookmarkEnd w:id="10"/>
    </w:p>
    <w:p w:rsidR="005E7598" w:rsidRPr="004D2EFE" w:rsidRDefault="005E7598" w:rsidP="005E7598">
      <w:pPr>
        <w:spacing w:after="0"/>
        <w:rPr>
          <w:lang w:val="hr-HR"/>
        </w:rPr>
      </w:pPr>
      <w:r w:rsidRPr="004D2EFE">
        <w:rPr>
          <w:lang w:val="hr-HR"/>
        </w:rPr>
        <w:t xml:space="preserve">Pogled igre predstavlja izgled naše finalne igre kojem je jako brzo i efikasno možemo pristupiti i testirati igru. </w:t>
      </w:r>
    </w:p>
    <w:p w:rsidR="005E7598" w:rsidRPr="004D2EFE" w:rsidRDefault="005E7598" w:rsidP="00713E4B">
      <w:pPr>
        <w:pStyle w:val="Pictures"/>
      </w:pPr>
      <w:r w:rsidRPr="004D2EFE">
        <w:lastRenderedPageBreak/>
        <w:drawing>
          <wp:inline distT="0" distB="0" distL="0" distR="0" wp14:anchorId="5599E7CC" wp14:editId="0C5E6FD4">
            <wp:extent cx="4705350" cy="3275544"/>
            <wp:effectExtent l="19050" t="0" r="0" b="0"/>
            <wp:docPr id="55" name="Picture 55" descr="http://docs.unity3d.com/uploads/Main/GameView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docs.unity3d.com/uploads/Main/GameView40.png"/>
                    <pic:cNvPicPr>
                      <a:picLocks noChangeAspect="1" noChangeArrowheads="1"/>
                    </pic:cNvPicPr>
                  </pic:nvPicPr>
                  <pic:blipFill>
                    <a:blip r:embed="rId28" cstate="print"/>
                    <a:srcRect/>
                    <a:stretch>
                      <a:fillRect/>
                    </a:stretch>
                  </pic:blipFill>
                  <pic:spPr bwMode="auto">
                    <a:xfrm>
                      <a:off x="0" y="0"/>
                      <a:ext cx="4705350" cy="3275544"/>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15</w:t>
      </w:r>
      <w:r w:rsidRPr="004D2EFE">
        <w:t xml:space="preserve">. Pogled igre </w:t>
      </w:r>
      <w:r w:rsidRPr="004D2EFE">
        <w:fldChar w:fldCharType="begin"/>
      </w:r>
      <w:r w:rsidRPr="004D2EFE">
        <w:instrText xml:space="preserve"> ADDIN ZOTERO_ITEM CSL_CITATION {"citationID":"Rx1v6syY","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 xml:space="preserve">Pogled igre se automatski pozove pritiskom na tipku </w:t>
      </w:r>
      <w:proofErr w:type="spellStart"/>
      <w:r w:rsidRPr="004D2EFE">
        <w:rPr>
          <w:lang w:val="hr-HR"/>
        </w:rPr>
        <w:t>Play</w:t>
      </w:r>
      <w:proofErr w:type="spellEnd"/>
      <w:r w:rsidRPr="004D2EFE">
        <w:rPr>
          <w:lang w:val="hr-HR"/>
        </w:rPr>
        <w:t xml:space="preserve"> koja se nalazi u alatnoj traci. Nadalje, u kontrolnoj traci imamo opcije vezane za prikaz same igre, pogled statusa igre, te označavanje pojedinih kategorija objekata u igri (</w:t>
      </w:r>
      <w:proofErr w:type="spellStart"/>
      <w:r w:rsidRPr="004D2EFE">
        <w:rPr>
          <w:lang w:val="hr-HR"/>
        </w:rPr>
        <w:t>eng</w:t>
      </w:r>
      <w:proofErr w:type="spellEnd"/>
      <w:r w:rsidRPr="004D2EFE">
        <w:rPr>
          <w:lang w:val="hr-HR"/>
        </w:rPr>
        <w:t xml:space="preserve">. </w:t>
      </w:r>
      <w:proofErr w:type="spellStart"/>
      <w:r w:rsidRPr="004D2EFE">
        <w:rPr>
          <w:lang w:val="hr-HR"/>
        </w:rPr>
        <w:t>Gizmos</w:t>
      </w:r>
      <w:proofErr w:type="spellEnd"/>
      <w:r w:rsidRPr="004D2EFE">
        <w:rPr>
          <w:lang w:val="hr-HR"/>
        </w:rPr>
        <w:t>). Pogled statusa igre nam daje u uvid osnovnih mjerila performanse igre poput zauzeća memorije, broj slika u sekundi te raznih drugih mjerila koja ponekad mogu biti jako korisna.</w:t>
      </w:r>
    </w:p>
    <w:p w:rsidR="005E7598" w:rsidRPr="004D2EFE" w:rsidRDefault="005E7598" w:rsidP="00713E4B">
      <w:pPr>
        <w:pStyle w:val="Pictures"/>
      </w:pPr>
      <w:r w:rsidRPr="004D2EFE">
        <w:drawing>
          <wp:inline distT="0" distB="0" distL="0" distR="0" wp14:anchorId="1DF4CF04" wp14:editId="53B68C5E">
            <wp:extent cx="5020663" cy="1945191"/>
            <wp:effectExtent l="133350" t="0" r="122837" b="302709"/>
            <wp:docPr id="67" name="Picture 67" descr="http://docs.unity3d.com/uploads/Main/GameViewStats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docs.unity3d.com/uploads/Main/GameViewStats40.png"/>
                    <pic:cNvPicPr>
                      <a:picLocks noChangeAspect="1" noChangeArrowheads="1"/>
                    </pic:cNvPicPr>
                  </pic:nvPicPr>
                  <pic:blipFill>
                    <a:blip r:embed="rId29" cstate="print"/>
                    <a:srcRect b="44266"/>
                    <a:stretch>
                      <a:fillRect/>
                    </a:stretch>
                  </pic:blipFill>
                  <pic:spPr bwMode="auto">
                    <a:xfrm>
                      <a:off x="0" y="0"/>
                      <a:ext cx="5020423" cy="1945098"/>
                    </a:xfrm>
                    <a:prstGeom prst="roundRect">
                      <a:avLst>
                        <a:gd name="adj" fmla="val 8594"/>
                      </a:avLst>
                    </a:prstGeom>
                    <a:solidFill>
                      <a:srgbClr val="FFFFFF">
                        <a:shade val="85000"/>
                      </a:srgbClr>
                    </a:solidFill>
                    <a:ln>
                      <a:noFill/>
                    </a:ln>
                    <a:effectLst>
                      <a:outerShdw blurRad="381000" dist="127000" dir="5400000" sx="96000" sy="96000" rotWithShape="0">
                        <a:prstClr val="black">
                          <a:alpha val="9000"/>
                        </a:prstClr>
                      </a:outerShdw>
                      <a:softEdge rad="12700"/>
                    </a:effectLst>
                  </pic:spPr>
                </pic:pic>
              </a:graphicData>
            </a:graphic>
          </wp:inline>
        </w:drawing>
      </w:r>
    </w:p>
    <w:p w:rsidR="005E7598" w:rsidRPr="004D2EFE" w:rsidRDefault="005E7598" w:rsidP="00713E4B">
      <w:pPr>
        <w:pStyle w:val="Pictures"/>
      </w:pPr>
      <w:r w:rsidRPr="004D2EFE">
        <w:rPr>
          <w:b/>
        </w:rPr>
        <w:t>Slika 16</w:t>
      </w:r>
      <w:r w:rsidRPr="004D2EFE">
        <w:t xml:space="preserve">. Prikaz statusa i performansi igre </w:t>
      </w:r>
      <w:r w:rsidRPr="004D2EFE">
        <w:fldChar w:fldCharType="begin"/>
      </w:r>
      <w:r w:rsidRPr="004D2EFE">
        <w:instrText xml:space="preserve"> ADDIN ZOTERO_ITEM CSL_CITATION {"citationID":"0Uky6n8j","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4A5ED0">
      <w:pPr>
        <w:pStyle w:val="Heading2"/>
        <w:rPr>
          <w:lang w:val="hr-HR"/>
        </w:rPr>
      </w:pPr>
      <w:bookmarkStart w:id="11" w:name="_Toc396764356"/>
      <w:bookmarkStart w:id="12" w:name="_Toc398854576"/>
      <w:r w:rsidRPr="004D2EFE">
        <w:rPr>
          <w:lang w:val="hr-HR"/>
        </w:rPr>
        <w:t>Inspektor</w:t>
      </w:r>
      <w:bookmarkEnd w:id="11"/>
      <w:bookmarkEnd w:id="12"/>
    </w:p>
    <w:p w:rsidR="005E7598" w:rsidRPr="004D2EFE" w:rsidRDefault="005E7598" w:rsidP="005E7598">
      <w:pPr>
        <w:rPr>
          <w:lang w:val="hr-HR"/>
        </w:rPr>
      </w:pPr>
      <w:r w:rsidRPr="004D2EFE">
        <w:rPr>
          <w:lang w:val="hr-HR"/>
        </w:rPr>
        <w:t xml:space="preserve">Inspektor, </w:t>
      </w:r>
      <w:proofErr w:type="spellStart"/>
      <w:r w:rsidRPr="004D2EFE">
        <w:rPr>
          <w:lang w:val="hr-HR"/>
        </w:rPr>
        <w:t>eng</w:t>
      </w:r>
      <w:proofErr w:type="spellEnd"/>
      <w:r w:rsidRPr="004D2EFE">
        <w:rPr>
          <w:lang w:val="hr-HR"/>
        </w:rPr>
        <w:t xml:space="preserve">. </w:t>
      </w:r>
      <w:proofErr w:type="spellStart"/>
      <w:r w:rsidRPr="004D2EFE">
        <w:rPr>
          <w:lang w:val="hr-HR"/>
        </w:rPr>
        <w:t>Inspector</w:t>
      </w:r>
      <w:proofErr w:type="spellEnd"/>
      <w:r w:rsidRPr="004D2EFE">
        <w:rPr>
          <w:lang w:val="hr-HR"/>
        </w:rPr>
        <w:t>, pogled koji sadrži svojstva odabranog objekta, sve povezane komponente poput zvukova, skripti, fizike ili grafičkih elemenata.</w:t>
      </w:r>
    </w:p>
    <w:p w:rsidR="005E7598" w:rsidRPr="004D2EFE" w:rsidRDefault="005E7598" w:rsidP="00713E4B">
      <w:pPr>
        <w:pStyle w:val="Pictures"/>
      </w:pPr>
      <w:r w:rsidRPr="004D2EFE">
        <w:lastRenderedPageBreak/>
        <w:drawing>
          <wp:inline distT="0" distB="0" distL="0" distR="0" wp14:anchorId="1D33C9AB" wp14:editId="66CC5E97">
            <wp:extent cx="2482215" cy="4940300"/>
            <wp:effectExtent l="19050" t="0" r="0" b="0"/>
            <wp:docPr id="70" name="Picture 70" descr="http://docs.unity3d.com/uploads/Main/Editor-Insp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docs.unity3d.com/uploads/Main/Editor-Inspector.png"/>
                    <pic:cNvPicPr>
                      <a:picLocks noChangeAspect="1" noChangeArrowheads="1"/>
                    </pic:cNvPicPr>
                  </pic:nvPicPr>
                  <pic:blipFill>
                    <a:blip r:embed="rId30" cstate="print"/>
                    <a:srcRect/>
                    <a:stretch>
                      <a:fillRect/>
                    </a:stretch>
                  </pic:blipFill>
                  <pic:spPr bwMode="auto">
                    <a:xfrm>
                      <a:off x="0" y="0"/>
                      <a:ext cx="2482215" cy="4940300"/>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17</w:t>
      </w:r>
      <w:r w:rsidRPr="004D2EFE">
        <w:t xml:space="preserve">. Inspektor </w:t>
      </w:r>
      <w:r w:rsidRPr="004D2EFE">
        <w:fldChar w:fldCharType="begin"/>
      </w:r>
      <w:r w:rsidRPr="004D2EFE">
        <w:instrText xml:space="preserve"> ADDIN ZOTERO_ITEM CSL_CITATION {"citationID":"J4F83cNj","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 xml:space="preserve">Objekti u </w:t>
      </w:r>
      <w:proofErr w:type="spellStart"/>
      <w:r w:rsidRPr="004D2EFE">
        <w:rPr>
          <w:lang w:val="hr-HR"/>
        </w:rPr>
        <w:t>Unitiju</w:t>
      </w:r>
      <w:proofErr w:type="spellEnd"/>
      <w:r w:rsidRPr="004D2EFE">
        <w:rPr>
          <w:lang w:val="hr-HR"/>
        </w:rPr>
        <w:t xml:space="preserve"> se nazivaju </w:t>
      </w:r>
      <w:proofErr w:type="spellStart"/>
      <w:r w:rsidRPr="004D2EFE">
        <w:rPr>
          <w:lang w:val="hr-HR"/>
        </w:rPr>
        <w:t>GameObjects</w:t>
      </w:r>
      <w:proofErr w:type="spellEnd"/>
      <w:r w:rsidRPr="004D2EFE">
        <w:rPr>
          <w:lang w:val="hr-HR"/>
        </w:rPr>
        <w:t xml:space="preserve">, </w:t>
      </w:r>
      <w:proofErr w:type="spellStart"/>
      <w:r w:rsidRPr="004D2EFE">
        <w:rPr>
          <w:lang w:val="hr-HR"/>
        </w:rPr>
        <w:t>prevedno</w:t>
      </w:r>
      <w:proofErr w:type="spellEnd"/>
      <w:r w:rsidRPr="004D2EFE">
        <w:rPr>
          <w:lang w:val="hr-HR"/>
        </w:rPr>
        <w:t xml:space="preserve"> na hrvatski, objekti igre. Objekti igre se mogu sastojati od više dijelova i grafičkih elemenata kojima je važno pristupiti. To nam omogućuje inspektor. Komponente je moguće deaktivirati, brisati te </w:t>
      </w:r>
      <w:proofErr w:type="spellStart"/>
      <w:r w:rsidRPr="004D2EFE">
        <w:rPr>
          <w:lang w:val="hr-HR"/>
        </w:rPr>
        <w:t>mjenjati</w:t>
      </w:r>
      <w:proofErr w:type="spellEnd"/>
      <w:r w:rsidRPr="004D2EFE">
        <w:rPr>
          <w:lang w:val="hr-HR"/>
        </w:rPr>
        <w:t xml:space="preserve"> njihove vrijednosti. Pomoću inspektora može se vidjeti vrijednosti javnih varijabli u našim skriptama. Ukoliko radimo sa animacijom, materijalom, ili grafičkim objektom, na dnu inspektora imamo željeni grafički prikaz.</w:t>
      </w:r>
    </w:p>
    <w:p w:rsidR="005E7598" w:rsidRPr="004D2EFE" w:rsidRDefault="005E7598" w:rsidP="00071F61">
      <w:pPr>
        <w:pStyle w:val="Pictures"/>
      </w:pPr>
      <w:r w:rsidRPr="004D2EFE">
        <w:lastRenderedPageBreak/>
        <w:drawing>
          <wp:inline distT="0" distB="0" distL="0" distR="0" wp14:anchorId="4955ACE8" wp14:editId="76D72941">
            <wp:extent cx="2576945" cy="2782687"/>
            <wp:effectExtent l="19050" t="0" r="0" b="0"/>
            <wp:docPr id="73" name="Picture 73" descr="http://docs.unity3d.com/uploads/Main/Inspector-context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docs.unity3d.com/uploads/Main/Inspector-contextmenu.png"/>
                    <pic:cNvPicPr>
                      <a:picLocks noChangeAspect="1" noChangeArrowheads="1"/>
                    </pic:cNvPicPr>
                  </pic:nvPicPr>
                  <pic:blipFill>
                    <a:blip r:embed="rId31" cstate="print"/>
                    <a:srcRect/>
                    <a:stretch>
                      <a:fillRect/>
                    </a:stretch>
                  </pic:blipFill>
                  <pic:spPr bwMode="auto">
                    <a:xfrm>
                      <a:off x="0" y="0"/>
                      <a:ext cx="2576767" cy="2782494"/>
                    </a:xfrm>
                    <a:prstGeom prst="rect">
                      <a:avLst/>
                    </a:prstGeom>
                    <a:noFill/>
                    <a:ln w="9525">
                      <a:noFill/>
                      <a:miter lim="800000"/>
                      <a:headEnd/>
                      <a:tailEnd/>
                    </a:ln>
                  </pic:spPr>
                </pic:pic>
              </a:graphicData>
            </a:graphic>
          </wp:inline>
        </w:drawing>
      </w:r>
      <w:r w:rsidRPr="004D2EFE">
        <w:drawing>
          <wp:inline distT="0" distB="0" distL="0" distR="0" wp14:anchorId="37568ED0" wp14:editId="0EB18022">
            <wp:extent cx="3007253" cy="2991950"/>
            <wp:effectExtent l="19050" t="0" r="2647" b="0"/>
            <wp:docPr id="76" name="Picture 76" descr="Click Apply to reimport your as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lick Apply to reimport your asset."/>
                    <pic:cNvPicPr>
                      <a:picLocks noChangeAspect="1" noChangeArrowheads="1"/>
                    </pic:cNvPicPr>
                  </pic:nvPicPr>
                  <pic:blipFill>
                    <a:blip r:embed="rId32" cstate="print"/>
                    <a:srcRect t="60315"/>
                    <a:stretch>
                      <a:fillRect/>
                    </a:stretch>
                  </pic:blipFill>
                  <pic:spPr bwMode="auto">
                    <a:xfrm>
                      <a:off x="0" y="0"/>
                      <a:ext cx="3007888" cy="2992582"/>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rPr>
          <w:b/>
        </w:rPr>
        <w:t>Slika 18</w:t>
      </w:r>
      <w:r w:rsidRPr="004D2EFE">
        <w:t xml:space="preserve">. Prikaz objekta u inspektoru </w:t>
      </w:r>
      <w:r w:rsidRPr="004D2EFE">
        <w:fldChar w:fldCharType="begin"/>
      </w:r>
      <w:r w:rsidRPr="004D2EFE">
        <w:instrText xml:space="preserve"> ADDIN ZOTERO_ITEM CSL_CITATION {"citationID":"EHFYSxeC","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Pomoću inspektora objekte u igri možemo preimenovati, onemogućiti, smjestiti u određeni sloj (</w:t>
      </w:r>
      <w:proofErr w:type="spellStart"/>
      <w:r w:rsidRPr="004D2EFE">
        <w:rPr>
          <w:lang w:val="hr-HR"/>
        </w:rPr>
        <w:t>eng</w:t>
      </w:r>
      <w:proofErr w:type="spellEnd"/>
      <w:r w:rsidRPr="004D2EFE">
        <w:rPr>
          <w:lang w:val="hr-HR"/>
        </w:rPr>
        <w:t xml:space="preserve">. </w:t>
      </w:r>
      <w:proofErr w:type="spellStart"/>
      <w:r w:rsidRPr="004D2EFE">
        <w:rPr>
          <w:lang w:val="hr-HR"/>
        </w:rPr>
        <w:t>layer</w:t>
      </w:r>
      <w:proofErr w:type="spellEnd"/>
      <w:r w:rsidRPr="004D2EFE">
        <w:rPr>
          <w:lang w:val="hr-HR"/>
        </w:rPr>
        <w:t>), dodijeliti oznaku (</w:t>
      </w:r>
      <w:proofErr w:type="spellStart"/>
      <w:r w:rsidRPr="004D2EFE">
        <w:rPr>
          <w:lang w:val="hr-HR"/>
        </w:rPr>
        <w:t>eng</w:t>
      </w:r>
      <w:proofErr w:type="spellEnd"/>
      <w:r w:rsidRPr="004D2EFE">
        <w:rPr>
          <w:lang w:val="hr-HR"/>
        </w:rPr>
        <w:t xml:space="preserve">. </w:t>
      </w:r>
      <w:proofErr w:type="spellStart"/>
      <w:r w:rsidRPr="004D2EFE">
        <w:rPr>
          <w:lang w:val="hr-HR"/>
        </w:rPr>
        <w:t>tag</w:t>
      </w:r>
      <w:proofErr w:type="spellEnd"/>
      <w:r w:rsidRPr="004D2EFE">
        <w:rPr>
          <w:lang w:val="hr-HR"/>
        </w:rPr>
        <w:t>), podesiti objekt kao statični, dodijeliti objektu komponentu, podešavati transformaciju objekta, odnosno njegovu poziciju u prostoru, te podesiti razne druge postavke vezane za različite komponente.</w:t>
      </w:r>
    </w:p>
    <w:p w:rsidR="005E7598" w:rsidRPr="004D2EFE" w:rsidRDefault="005E7598" w:rsidP="00713E4B">
      <w:pPr>
        <w:pStyle w:val="Pictures"/>
      </w:pPr>
      <w:r w:rsidRPr="004D2EFE">
        <w:drawing>
          <wp:inline distT="0" distB="0" distL="0" distR="0" wp14:anchorId="4A8D3F2A" wp14:editId="27BD0B8C">
            <wp:extent cx="2522132" cy="1935126"/>
            <wp:effectExtent l="19050" t="0" r="0" b="0"/>
            <wp:docPr id="79" name="Picture 79" descr="http://docs.unity3d.com/uploads/Main/Inspector-Layers_T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docs.unity3d.com/uploads/Main/Inspector-Layers_Tags.png"/>
                    <pic:cNvPicPr>
                      <a:picLocks noChangeAspect="1" noChangeArrowheads="1"/>
                    </pic:cNvPicPr>
                  </pic:nvPicPr>
                  <pic:blipFill>
                    <a:blip r:embed="rId33" cstate="print"/>
                    <a:srcRect b="41290"/>
                    <a:stretch>
                      <a:fillRect/>
                    </a:stretch>
                  </pic:blipFill>
                  <pic:spPr bwMode="auto">
                    <a:xfrm>
                      <a:off x="0" y="0"/>
                      <a:ext cx="2522132" cy="1935126"/>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19</w:t>
      </w:r>
      <w:r w:rsidRPr="004D2EFE">
        <w:t xml:space="preserve">. Podešavanje oznaka i sloja </w:t>
      </w:r>
      <w:r w:rsidRPr="004D2EFE">
        <w:fldChar w:fldCharType="begin"/>
      </w:r>
      <w:r w:rsidRPr="004D2EFE">
        <w:instrText xml:space="preserve"> ADDIN ZOTERO_ITEM CSL_CITATION {"citationID":"U0XBKL27","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jc w:val="center"/>
        <w:rPr>
          <w:lang w:val="hr-HR"/>
        </w:rPr>
      </w:pPr>
    </w:p>
    <w:p w:rsidR="005E7598" w:rsidRPr="004D2EFE" w:rsidRDefault="005E7598" w:rsidP="004A5ED0">
      <w:pPr>
        <w:pStyle w:val="Heading2"/>
        <w:rPr>
          <w:lang w:val="hr-HR"/>
        </w:rPr>
      </w:pPr>
      <w:bookmarkStart w:id="13" w:name="_Toc396764357"/>
      <w:bookmarkStart w:id="14" w:name="_Toc398854577"/>
      <w:r w:rsidRPr="004D2EFE">
        <w:rPr>
          <w:lang w:val="hr-HR"/>
        </w:rPr>
        <w:t>Ostali pogledi</w:t>
      </w:r>
      <w:bookmarkEnd w:id="13"/>
      <w:bookmarkEnd w:id="14"/>
    </w:p>
    <w:p w:rsidR="005E7598" w:rsidRPr="004D2EFE" w:rsidRDefault="005E7598" w:rsidP="005E7598">
      <w:pPr>
        <w:ind w:firstLine="567"/>
        <w:rPr>
          <w:lang w:val="hr-HR"/>
        </w:rPr>
      </w:pPr>
      <w:r w:rsidRPr="004D2EFE">
        <w:rPr>
          <w:lang w:val="hr-HR"/>
        </w:rPr>
        <w:t>Uz detaljnije opisane poglede koji se najčešće koriste, postoje još i drugi pogledi koji se koriste u određenim situacijama. Od ostalih pogleda imamo:</w:t>
      </w:r>
    </w:p>
    <w:p w:rsidR="005E7598" w:rsidRPr="004D2EFE" w:rsidRDefault="005E7598" w:rsidP="005E7598">
      <w:pPr>
        <w:pStyle w:val="ListParagraph"/>
        <w:numPr>
          <w:ilvl w:val="0"/>
          <w:numId w:val="23"/>
        </w:numPr>
        <w:spacing w:after="0"/>
        <w:jc w:val="both"/>
        <w:rPr>
          <w:lang w:val="hr-HR"/>
        </w:rPr>
      </w:pPr>
      <w:r w:rsidRPr="004D2EFE">
        <w:rPr>
          <w:lang w:val="hr-HR"/>
        </w:rPr>
        <w:t>konzolu (</w:t>
      </w:r>
      <w:proofErr w:type="spellStart"/>
      <w:r w:rsidRPr="004D2EFE">
        <w:rPr>
          <w:lang w:val="hr-HR"/>
        </w:rPr>
        <w:t>eng</w:t>
      </w:r>
      <w:proofErr w:type="spellEnd"/>
      <w:r w:rsidRPr="004D2EFE">
        <w:rPr>
          <w:lang w:val="hr-HR"/>
        </w:rPr>
        <w:t xml:space="preserve">. </w:t>
      </w:r>
      <w:proofErr w:type="spellStart"/>
      <w:r w:rsidRPr="004D2EFE">
        <w:rPr>
          <w:lang w:val="hr-HR"/>
        </w:rPr>
        <w:t>Console</w:t>
      </w:r>
      <w:proofErr w:type="spellEnd"/>
      <w:r w:rsidRPr="004D2EFE">
        <w:rPr>
          <w:lang w:val="hr-HR"/>
        </w:rPr>
        <w:t>),</w:t>
      </w:r>
    </w:p>
    <w:p w:rsidR="005E7598" w:rsidRPr="004D2EFE" w:rsidRDefault="005E7598" w:rsidP="005E7598">
      <w:pPr>
        <w:pStyle w:val="ListParagraph"/>
        <w:numPr>
          <w:ilvl w:val="0"/>
          <w:numId w:val="23"/>
        </w:numPr>
        <w:spacing w:after="0"/>
        <w:jc w:val="both"/>
        <w:rPr>
          <w:lang w:val="hr-HR"/>
        </w:rPr>
      </w:pPr>
      <w:r w:rsidRPr="004D2EFE">
        <w:rPr>
          <w:lang w:val="hr-HR"/>
        </w:rPr>
        <w:lastRenderedPageBreak/>
        <w:t>pogled animacija (</w:t>
      </w:r>
      <w:proofErr w:type="spellStart"/>
      <w:r w:rsidRPr="004D2EFE">
        <w:rPr>
          <w:lang w:val="hr-HR"/>
        </w:rPr>
        <w:t>eng</w:t>
      </w:r>
      <w:proofErr w:type="spellEnd"/>
      <w:r w:rsidRPr="004D2EFE">
        <w:rPr>
          <w:lang w:val="hr-HR"/>
        </w:rPr>
        <w:t xml:space="preserve">. </w:t>
      </w:r>
      <w:proofErr w:type="spellStart"/>
      <w:r w:rsidRPr="004D2EFE">
        <w:rPr>
          <w:lang w:val="hr-HR"/>
        </w:rPr>
        <w:t>Animation</w:t>
      </w:r>
      <w:proofErr w:type="spellEnd"/>
      <w:r w:rsidRPr="004D2EFE">
        <w:rPr>
          <w:lang w:val="hr-HR"/>
        </w:rPr>
        <w:t xml:space="preserve"> </w:t>
      </w:r>
      <w:proofErr w:type="spellStart"/>
      <w:r w:rsidRPr="004D2EFE">
        <w:rPr>
          <w:lang w:val="hr-HR"/>
        </w:rPr>
        <w:t>view</w:t>
      </w:r>
      <w:proofErr w:type="spellEnd"/>
      <w:r w:rsidRPr="004D2EFE">
        <w:rPr>
          <w:lang w:val="hr-HR"/>
        </w:rPr>
        <w:t>),</w:t>
      </w:r>
    </w:p>
    <w:p w:rsidR="005E7598" w:rsidRPr="004D2EFE" w:rsidRDefault="005E7598" w:rsidP="005E7598">
      <w:pPr>
        <w:pStyle w:val="ListParagraph"/>
        <w:numPr>
          <w:ilvl w:val="0"/>
          <w:numId w:val="23"/>
        </w:numPr>
        <w:spacing w:after="0"/>
        <w:jc w:val="both"/>
        <w:rPr>
          <w:lang w:val="hr-HR"/>
        </w:rPr>
      </w:pPr>
      <w:r w:rsidRPr="004D2EFE">
        <w:rPr>
          <w:lang w:val="hr-HR"/>
        </w:rPr>
        <w:t>pogled animatora (</w:t>
      </w:r>
      <w:proofErr w:type="spellStart"/>
      <w:r w:rsidRPr="004D2EFE">
        <w:rPr>
          <w:lang w:val="hr-HR"/>
        </w:rPr>
        <w:t>eng</w:t>
      </w:r>
      <w:proofErr w:type="spellEnd"/>
      <w:r w:rsidRPr="004D2EFE">
        <w:rPr>
          <w:lang w:val="hr-HR"/>
        </w:rPr>
        <w:t xml:space="preserve">. Animator </w:t>
      </w:r>
      <w:proofErr w:type="spellStart"/>
      <w:r w:rsidRPr="004D2EFE">
        <w:rPr>
          <w:lang w:val="hr-HR"/>
        </w:rPr>
        <w:t>view</w:t>
      </w:r>
      <w:proofErr w:type="spellEnd"/>
      <w:r w:rsidRPr="004D2EFE">
        <w:rPr>
          <w:lang w:val="hr-HR"/>
        </w:rPr>
        <w:t>)</w:t>
      </w:r>
    </w:p>
    <w:p w:rsidR="005E7598" w:rsidRPr="004D2EFE" w:rsidRDefault="005E7598" w:rsidP="005E7598">
      <w:pPr>
        <w:pStyle w:val="ListParagraph"/>
        <w:numPr>
          <w:ilvl w:val="0"/>
          <w:numId w:val="23"/>
        </w:numPr>
        <w:spacing w:after="0"/>
        <w:jc w:val="both"/>
        <w:rPr>
          <w:lang w:val="hr-HR"/>
        </w:rPr>
      </w:pPr>
      <w:r w:rsidRPr="004D2EFE">
        <w:rPr>
          <w:lang w:val="hr-HR"/>
        </w:rPr>
        <w:t xml:space="preserve">pogled svjetlosnog </w:t>
      </w:r>
      <w:proofErr w:type="spellStart"/>
      <w:r w:rsidRPr="004D2EFE">
        <w:rPr>
          <w:lang w:val="hr-HR"/>
        </w:rPr>
        <w:t>mapiranja</w:t>
      </w:r>
      <w:proofErr w:type="spellEnd"/>
      <w:r w:rsidRPr="004D2EFE">
        <w:rPr>
          <w:lang w:val="hr-HR"/>
        </w:rPr>
        <w:t xml:space="preserve"> (</w:t>
      </w:r>
      <w:proofErr w:type="spellStart"/>
      <w:r w:rsidRPr="004D2EFE">
        <w:rPr>
          <w:lang w:val="hr-HR"/>
        </w:rPr>
        <w:t>eng</w:t>
      </w:r>
      <w:proofErr w:type="spellEnd"/>
      <w:r w:rsidRPr="004D2EFE">
        <w:rPr>
          <w:lang w:val="hr-HR"/>
        </w:rPr>
        <w:t xml:space="preserve">. </w:t>
      </w:r>
      <w:proofErr w:type="spellStart"/>
      <w:r w:rsidRPr="004D2EFE">
        <w:rPr>
          <w:lang w:val="hr-HR"/>
        </w:rPr>
        <w:t>Lightmapping</w:t>
      </w:r>
      <w:proofErr w:type="spellEnd"/>
      <w:r w:rsidRPr="004D2EFE">
        <w:rPr>
          <w:lang w:val="hr-HR"/>
        </w:rPr>
        <w:t xml:space="preserve"> </w:t>
      </w:r>
      <w:proofErr w:type="spellStart"/>
      <w:r w:rsidRPr="004D2EFE">
        <w:rPr>
          <w:lang w:val="hr-HR"/>
        </w:rPr>
        <w:t>view</w:t>
      </w:r>
      <w:proofErr w:type="spellEnd"/>
      <w:r w:rsidRPr="004D2EFE">
        <w:rPr>
          <w:lang w:val="hr-HR"/>
        </w:rPr>
        <w:t>)</w:t>
      </w:r>
    </w:p>
    <w:p w:rsidR="005E7598" w:rsidRPr="004D2EFE" w:rsidRDefault="005E7598" w:rsidP="005E7598">
      <w:pPr>
        <w:pStyle w:val="ListParagraph"/>
        <w:numPr>
          <w:ilvl w:val="0"/>
          <w:numId w:val="23"/>
        </w:numPr>
        <w:spacing w:after="0"/>
        <w:jc w:val="both"/>
        <w:rPr>
          <w:lang w:val="hr-HR"/>
        </w:rPr>
      </w:pPr>
      <w:proofErr w:type="spellStart"/>
      <w:r w:rsidRPr="004D2EFE">
        <w:rPr>
          <w:lang w:val="hr-HR"/>
        </w:rPr>
        <w:t>profiler</w:t>
      </w:r>
      <w:proofErr w:type="spellEnd"/>
      <w:r w:rsidRPr="004D2EFE">
        <w:rPr>
          <w:lang w:val="hr-HR"/>
        </w:rPr>
        <w:t xml:space="preserve">, dostupan samo u </w:t>
      </w:r>
      <w:proofErr w:type="spellStart"/>
      <w:r w:rsidRPr="004D2EFE">
        <w:rPr>
          <w:lang w:val="hr-HR"/>
        </w:rPr>
        <w:t>Unity</w:t>
      </w:r>
      <w:proofErr w:type="spellEnd"/>
      <w:r w:rsidRPr="004D2EFE">
        <w:rPr>
          <w:lang w:val="hr-HR"/>
        </w:rPr>
        <w:t xml:space="preserve"> Pro verziji,</w:t>
      </w:r>
    </w:p>
    <w:p w:rsidR="005E7598" w:rsidRPr="004D2EFE" w:rsidRDefault="005E7598" w:rsidP="005E7598">
      <w:pPr>
        <w:pStyle w:val="ListParagraph"/>
        <w:numPr>
          <w:ilvl w:val="0"/>
          <w:numId w:val="23"/>
        </w:numPr>
        <w:spacing w:after="0"/>
        <w:jc w:val="both"/>
        <w:rPr>
          <w:lang w:val="hr-HR"/>
        </w:rPr>
      </w:pPr>
      <w:proofErr w:type="spellStart"/>
      <w:r w:rsidRPr="004D2EFE">
        <w:rPr>
          <w:lang w:val="hr-HR"/>
        </w:rPr>
        <w:t>okluzija</w:t>
      </w:r>
      <w:proofErr w:type="spellEnd"/>
      <w:r w:rsidRPr="004D2EFE">
        <w:rPr>
          <w:lang w:val="hr-HR"/>
        </w:rPr>
        <w:t xml:space="preserve"> objekata (</w:t>
      </w:r>
      <w:proofErr w:type="spellStart"/>
      <w:r w:rsidRPr="004D2EFE">
        <w:rPr>
          <w:lang w:val="hr-HR"/>
        </w:rPr>
        <w:t>eng</w:t>
      </w:r>
      <w:proofErr w:type="spellEnd"/>
      <w:r w:rsidRPr="004D2EFE">
        <w:rPr>
          <w:lang w:val="hr-HR"/>
        </w:rPr>
        <w:t xml:space="preserve">. </w:t>
      </w:r>
      <w:proofErr w:type="spellStart"/>
      <w:r w:rsidRPr="004D2EFE">
        <w:rPr>
          <w:lang w:val="hr-HR"/>
        </w:rPr>
        <w:t>Occlusion</w:t>
      </w:r>
      <w:proofErr w:type="spellEnd"/>
      <w:r w:rsidRPr="004D2EFE">
        <w:rPr>
          <w:lang w:val="hr-HR"/>
        </w:rPr>
        <w:t xml:space="preserve"> </w:t>
      </w:r>
      <w:proofErr w:type="spellStart"/>
      <w:r w:rsidRPr="004D2EFE">
        <w:rPr>
          <w:lang w:val="hr-HR"/>
        </w:rPr>
        <w:t>Culling</w:t>
      </w:r>
      <w:proofErr w:type="spellEnd"/>
      <w:r w:rsidRPr="004D2EFE">
        <w:rPr>
          <w:lang w:val="hr-HR"/>
        </w:rPr>
        <w:t xml:space="preserve">), pogled dostupan samo u </w:t>
      </w:r>
      <w:proofErr w:type="spellStart"/>
      <w:r w:rsidRPr="004D2EFE">
        <w:rPr>
          <w:lang w:val="hr-HR"/>
        </w:rPr>
        <w:t>Unity</w:t>
      </w:r>
      <w:proofErr w:type="spellEnd"/>
      <w:r w:rsidRPr="004D2EFE">
        <w:rPr>
          <w:lang w:val="hr-HR"/>
        </w:rPr>
        <w:t xml:space="preserve"> Pro verziji i</w:t>
      </w:r>
    </w:p>
    <w:p w:rsidR="005E7598" w:rsidRPr="004D2EFE" w:rsidRDefault="005E7598" w:rsidP="005E7598">
      <w:pPr>
        <w:pStyle w:val="ListParagraph"/>
        <w:numPr>
          <w:ilvl w:val="0"/>
          <w:numId w:val="23"/>
        </w:numPr>
        <w:spacing w:after="0"/>
        <w:jc w:val="both"/>
        <w:rPr>
          <w:lang w:val="hr-HR"/>
        </w:rPr>
      </w:pPr>
      <w:r w:rsidRPr="004D2EFE">
        <w:rPr>
          <w:lang w:val="hr-HR"/>
        </w:rPr>
        <w:t>pogled poslužitelja resursa (</w:t>
      </w:r>
      <w:proofErr w:type="spellStart"/>
      <w:r w:rsidRPr="004D2EFE">
        <w:rPr>
          <w:lang w:val="hr-HR"/>
        </w:rPr>
        <w:t>eng</w:t>
      </w:r>
      <w:proofErr w:type="spellEnd"/>
      <w:r w:rsidRPr="004D2EFE">
        <w:rPr>
          <w:lang w:val="hr-HR"/>
        </w:rPr>
        <w:t xml:space="preserve">. </w:t>
      </w:r>
      <w:proofErr w:type="spellStart"/>
      <w:r w:rsidRPr="004D2EFE">
        <w:rPr>
          <w:lang w:val="hr-HR"/>
        </w:rPr>
        <w:t>Assets</w:t>
      </w:r>
      <w:proofErr w:type="spellEnd"/>
      <w:r w:rsidRPr="004D2EFE">
        <w:rPr>
          <w:lang w:val="hr-HR"/>
        </w:rPr>
        <w:t xml:space="preserve"> Server) pogled dostupan ukoliko imamo timsku licencu</w:t>
      </w:r>
    </w:p>
    <w:p w:rsidR="005E7598" w:rsidRPr="004D2EFE" w:rsidRDefault="005E7598" w:rsidP="005E7598">
      <w:pPr>
        <w:rPr>
          <w:lang w:val="hr-HR"/>
        </w:rPr>
      </w:pPr>
    </w:p>
    <w:p w:rsidR="005E7598" w:rsidRPr="004D2EFE" w:rsidRDefault="005E7598" w:rsidP="005E7598">
      <w:pPr>
        <w:rPr>
          <w:lang w:val="hr-HR"/>
        </w:rPr>
      </w:pPr>
      <w:r w:rsidRPr="004D2EFE">
        <w:rPr>
          <w:lang w:val="hr-HR"/>
        </w:rPr>
        <w:t xml:space="preserve">Konzola je jako korisna za prikaz upozorenja, grešaka prilikom rada ili testiranja igre. Pristup konzoli je omogućen preko funkcija za ispis, te se lako može ispisati vlastiti status ili vrijednost varijable. </w:t>
      </w:r>
    </w:p>
    <w:p w:rsidR="005E7598" w:rsidRPr="004D2EFE" w:rsidRDefault="005E7598" w:rsidP="005E7598">
      <w:pPr>
        <w:rPr>
          <w:lang w:val="hr-HR"/>
        </w:rPr>
      </w:pPr>
      <w:r w:rsidRPr="004D2EFE">
        <w:rPr>
          <w:lang w:val="hr-HR"/>
        </w:rPr>
        <w:t xml:space="preserve">Pogled animacija koristi se prilikom rada sa modelima, moguće je napraviti i urediti postojeće animacije. Zahvaljujući ovom alatu nije potrebno trošiti vrijeme za izradu određenih animacija u programima kao što su 3Ds Max, </w:t>
      </w:r>
      <w:proofErr w:type="spellStart"/>
      <w:r w:rsidRPr="004D2EFE">
        <w:rPr>
          <w:lang w:val="hr-HR"/>
        </w:rPr>
        <w:t>Blender</w:t>
      </w:r>
      <w:proofErr w:type="spellEnd"/>
      <w:r w:rsidRPr="004D2EFE">
        <w:rPr>
          <w:lang w:val="hr-HR"/>
        </w:rPr>
        <w:t>.</w:t>
      </w:r>
    </w:p>
    <w:p w:rsidR="005E7598" w:rsidRPr="004D2EFE" w:rsidRDefault="005E7598" w:rsidP="00713E4B">
      <w:pPr>
        <w:pStyle w:val="Pictures"/>
      </w:pPr>
      <w:r w:rsidRPr="004D2EFE">
        <w:drawing>
          <wp:inline distT="0" distB="0" distL="0" distR="0" wp14:anchorId="5539D5AE" wp14:editId="26C7522C">
            <wp:extent cx="5760720" cy="3665056"/>
            <wp:effectExtent l="19050" t="0" r="0" b="0"/>
            <wp:docPr id="83" name="Picture 9" descr="In Animation Mode a red vertical line shows the currently previewed 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n Animation Mode a red vertical line shows the currently previewed frame"/>
                    <pic:cNvPicPr>
                      <a:picLocks noChangeAspect="1" noChangeArrowheads="1"/>
                    </pic:cNvPicPr>
                  </pic:nvPicPr>
                  <pic:blipFill>
                    <a:blip r:embed="rId34" cstate="print"/>
                    <a:srcRect/>
                    <a:stretch>
                      <a:fillRect/>
                    </a:stretch>
                  </pic:blipFill>
                  <pic:spPr bwMode="auto">
                    <a:xfrm>
                      <a:off x="0" y="0"/>
                      <a:ext cx="5760720" cy="3665056"/>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20</w:t>
      </w:r>
      <w:r w:rsidRPr="004D2EFE">
        <w:t xml:space="preserve">. Animacija objekta u pogledu animacije </w:t>
      </w:r>
      <w:r w:rsidRPr="004D2EFE">
        <w:fldChar w:fldCharType="begin"/>
      </w:r>
      <w:r w:rsidRPr="004D2EFE">
        <w:instrText xml:space="preserve"> ADDIN ZOTERO_ITEM CSL_CITATION {"citationID":"2q6PfNOF","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r w:rsidRPr="004D2EFE">
        <w:rPr>
          <w:lang w:val="hr-HR"/>
        </w:rPr>
        <w:t xml:space="preserve">Pogled animatora je jedan od naprednijih značajki </w:t>
      </w:r>
      <w:proofErr w:type="spellStart"/>
      <w:r w:rsidRPr="004D2EFE">
        <w:rPr>
          <w:lang w:val="hr-HR"/>
        </w:rPr>
        <w:t>Unity</w:t>
      </w:r>
      <w:proofErr w:type="spellEnd"/>
      <w:r w:rsidRPr="004D2EFE">
        <w:rPr>
          <w:lang w:val="hr-HR"/>
        </w:rPr>
        <w:t xml:space="preserve">-a koji je u idućem poglavlju detaljnije objašnjen. U tom pogledu se nalazi sustav za upravljanje animacija i naziva se </w:t>
      </w:r>
      <w:proofErr w:type="spellStart"/>
      <w:r w:rsidRPr="004D2EFE">
        <w:rPr>
          <w:lang w:val="hr-HR"/>
        </w:rPr>
        <w:lastRenderedPageBreak/>
        <w:t>Mecanim</w:t>
      </w:r>
      <w:proofErr w:type="spellEnd"/>
      <w:r w:rsidRPr="004D2EFE">
        <w:rPr>
          <w:lang w:val="hr-HR"/>
        </w:rPr>
        <w:t>. Služi za podešavanje ponašanja objekata sa animacijama pomoću postavljanja uvjeta između prijelaza dviju animacija. Rezultat toga je jednostavno upravljanje animacijama objekta koje se automatski podešavaju s obzirom na vrijednost definiranih parametara.</w:t>
      </w:r>
    </w:p>
    <w:p w:rsidR="005E7598" w:rsidRPr="004D2EFE" w:rsidRDefault="005E7598" w:rsidP="005E7598">
      <w:pPr>
        <w:rPr>
          <w:lang w:val="hr-HR"/>
        </w:rPr>
      </w:pPr>
      <w:r w:rsidRPr="004D2EFE">
        <w:rPr>
          <w:lang w:val="hr-HR"/>
        </w:rPr>
        <w:t xml:space="preserve">Pogled svjetlosnog </w:t>
      </w:r>
      <w:proofErr w:type="spellStart"/>
      <w:r w:rsidRPr="004D2EFE">
        <w:rPr>
          <w:lang w:val="hr-HR"/>
        </w:rPr>
        <w:t>mapiranja</w:t>
      </w:r>
      <w:proofErr w:type="spellEnd"/>
      <w:r w:rsidRPr="004D2EFE">
        <w:rPr>
          <w:lang w:val="hr-HR"/>
        </w:rPr>
        <w:t xml:space="preserve"> sadrži postavke svijetlosti igre. Svijetlost je moguće podesiti na više načina, te ukoliko se koriste statični objekti, izračunate sjene je moguće izračunati nakon čega se automatski spreme.</w:t>
      </w:r>
    </w:p>
    <w:p w:rsidR="005E7598" w:rsidRPr="004D2EFE" w:rsidRDefault="005E7598" w:rsidP="005E7598">
      <w:pPr>
        <w:rPr>
          <w:lang w:val="hr-HR"/>
        </w:rPr>
      </w:pPr>
      <w:proofErr w:type="spellStart"/>
      <w:r w:rsidRPr="004D2EFE">
        <w:rPr>
          <w:lang w:val="hr-HR"/>
        </w:rPr>
        <w:t>Profiler</w:t>
      </w:r>
      <w:proofErr w:type="spellEnd"/>
      <w:r w:rsidRPr="004D2EFE">
        <w:rPr>
          <w:lang w:val="hr-HR"/>
        </w:rPr>
        <w:t xml:space="preserve"> je dostupan samo u </w:t>
      </w:r>
      <w:proofErr w:type="spellStart"/>
      <w:r w:rsidRPr="004D2EFE">
        <w:rPr>
          <w:lang w:val="hr-HR"/>
        </w:rPr>
        <w:t>Unity</w:t>
      </w:r>
      <w:proofErr w:type="spellEnd"/>
      <w:r w:rsidRPr="004D2EFE">
        <w:rPr>
          <w:lang w:val="hr-HR"/>
        </w:rPr>
        <w:t xml:space="preserve"> Pro verziji. Pomaže pri optimizaciji igre tako da računa vrijeme potrošeno u svakom području igre. Moguće je vidjeti postotak utrošenog vremena na animacijama, izračunu grafičkih modela ili utrošenom vremenu vlastite logike igre. Moguće ga je uključiti tijekom testiranja igre u pogledu igre, gdje se vidi vremenska linija ispunjena statističkim podacima.</w:t>
      </w:r>
    </w:p>
    <w:p w:rsidR="005E7598" w:rsidRPr="004D2EFE" w:rsidRDefault="005E7598" w:rsidP="005E7598">
      <w:pPr>
        <w:rPr>
          <w:lang w:val="hr-HR"/>
        </w:rPr>
      </w:pPr>
      <w:r w:rsidRPr="004D2EFE">
        <w:rPr>
          <w:lang w:val="hr-HR"/>
        </w:rPr>
        <w:t xml:space="preserve">Pogled </w:t>
      </w:r>
      <w:proofErr w:type="spellStart"/>
      <w:r w:rsidRPr="004D2EFE">
        <w:rPr>
          <w:lang w:val="hr-HR"/>
        </w:rPr>
        <w:t>okluzija</w:t>
      </w:r>
      <w:proofErr w:type="spellEnd"/>
      <w:r w:rsidRPr="004D2EFE">
        <w:rPr>
          <w:lang w:val="hr-HR"/>
        </w:rPr>
        <w:t xml:space="preserve"> objekata (</w:t>
      </w:r>
      <w:proofErr w:type="spellStart"/>
      <w:r w:rsidRPr="004D2EFE">
        <w:rPr>
          <w:lang w:val="hr-HR"/>
        </w:rPr>
        <w:t>eng</w:t>
      </w:r>
      <w:proofErr w:type="spellEnd"/>
      <w:r w:rsidRPr="004D2EFE">
        <w:rPr>
          <w:lang w:val="hr-HR"/>
        </w:rPr>
        <w:t xml:space="preserve">. </w:t>
      </w:r>
      <w:proofErr w:type="spellStart"/>
      <w:r w:rsidRPr="004D2EFE">
        <w:rPr>
          <w:lang w:val="hr-HR"/>
        </w:rPr>
        <w:t>Occlusion</w:t>
      </w:r>
      <w:proofErr w:type="spellEnd"/>
      <w:r w:rsidRPr="004D2EFE">
        <w:rPr>
          <w:lang w:val="hr-HR"/>
        </w:rPr>
        <w:t xml:space="preserve"> </w:t>
      </w:r>
      <w:proofErr w:type="spellStart"/>
      <w:r w:rsidRPr="004D2EFE">
        <w:rPr>
          <w:lang w:val="hr-HR"/>
        </w:rPr>
        <w:t>Culling</w:t>
      </w:r>
      <w:proofErr w:type="spellEnd"/>
      <w:r w:rsidRPr="004D2EFE">
        <w:rPr>
          <w:lang w:val="hr-HR"/>
        </w:rPr>
        <w:t xml:space="preserve">) definira vrstu i limitira prostor u kojem se objekti deaktiviraju ukoliko se nalaze izvan pogleda kamere. Na slici ispod može se vidjeti prikaz parametara unutar kartice Bake. </w:t>
      </w:r>
    </w:p>
    <w:p w:rsidR="005E7598" w:rsidRPr="004D2EFE" w:rsidRDefault="005E7598" w:rsidP="00071F61">
      <w:pPr>
        <w:pStyle w:val="Pictures"/>
      </w:pPr>
      <w:r w:rsidRPr="004D2EFE">
        <w:drawing>
          <wp:inline distT="0" distB="0" distL="0" distR="0" wp14:anchorId="47A83348" wp14:editId="1AC42E12">
            <wp:extent cx="3213248" cy="3087547"/>
            <wp:effectExtent l="19050" t="0" r="6202" b="0"/>
            <wp:docPr id="87" name="Picture 12" descr="Occlusion culling inspector bake 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Occlusion culling inspector bake tab."/>
                    <pic:cNvPicPr>
                      <a:picLocks noChangeAspect="1" noChangeArrowheads="1"/>
                    </pic:cNvPicPr>
                  </pic:nvPicPr>
                  <pic:blipFill>
                    <a:blip r:embed="rId35" cstate="print"/>
                    <a:srcRect/>
                    <a:stretch>
                      <a:fillRect/>
                    </a:stretch>
                  </pic:blipFill>
                  <pic:spPr bwMode="auto">
                    <a:xfrm>
                      <a:off x="0" y="0"/>
                      <a:ext cx="3213979" cy="3088249"/>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rPr>
          <w:b/>
        </w:rPr>
        <w:t>Slika 21</w:t>
      </w:r>
      <w:r w:rsidRPr="004D2EFE">
        <w:t xml:space="preserve">. Kartica Bake pogleda okluzije objekta </w:t>
      </w:r>
      <w:r w:rsidRPr="004D2EFE">
        <w:fldChar w:fldCharType="begin"/>
      </w:r>
      <w:r w:rsidRPr="004D2EFE">
        <w:instrText xml:space="preserve"> ADDIN ZOTERO_ITEM CSL_CITATION {"citationID":"04zQYdPI","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p>
    <w:p w:rsidR="005E7598" w:rsidRPr="004D2EFE" w:rsidRDefault="005E7598" w:rsidP="005E7598">
      <w:pPr>
        <w:rPr>
          <w:lang w:val="hr-HR"/>
        </w:rPr>
      </w:pPr>
      <w:r w:rsidRPr="004D2EFE">
        <w:rPr>
          <w:lang w:val="hr-HR"/>
        </w:rPr>
        <w:lastRenderedPageBreak/>
        <w:t>Pogled poslužitelja resursa (</w:t>
      </w:r>
      <w:proofErr w:type="spellStart"/>
      <w:r w:rsidRPr="004D2EFE">
        <w:rPr>
          <w:lang w:val="hr-HR"/>
        </w:rPr>
        <w:t>eng</w:t>
      </w:r>
      <w:proofErr w:type="spellEnd"/>
      <w:r w:rsidRPr="004D2EFE">
        <w:rPr>
          <w:lang w:val="hr-HR"/>
        </w:rPr>
        <w:t xml:space="preserve">. </w:t>
      </w:r>
      <w:proofErr w:type="spellStart"/>
      <w:r w:rsidRPr="004D2EFE">
        <w:rPr>
          <w:lang w:val="hr-HR"/>
        </w:rPr>
        <w:t>Assets</w:t>
      </w:r>
      <w:proofErr w:type="spellEnd"/>
      <w:r w:rsidRPr="004D2EFE">
        <w:rPr>
          <w:lang w:val="hr-HR"/>
        </w:rPr>
        <w:t xml:space="preserve"> Server) služi za </w:t>
      </w:r>
      <w:proofErr w:type="spellStart"/>
      <w:r w:rsidRPr="004D2EFE">
        <w:rPr>
          <w:lang w:val="hr-HR"/>
        </w:rPr>
        <w:t>verzioniranje</w:t>
      </w:r>
      <w:proofErr w:type="spellEnd"/>
      <w:r w:rsidRPr="004D2EFE">
        <w:rPr>
          <w:lang w:val="hr-HR"/>
        </w:rPr>
        <w:t xml:space="preserve"> resursa sa korisničkim sučeljem integriran u </w:t>
      </w:r>
      <w:proofErr w:type="spellStart"/>
      <w:r w:rsidRPr="004D2EFE">
        <w:rPr>
          <w:lang w:val="hr-HR"/>
        </w:rPr>
        <w:t>Unity</w:t>
      </w:r>
      <w:proofErr w:type="spellEnd"/>
      <w:r w:rsidRPr="004D2EFE">
        <w:rPr>
          <w:lang w:val="hr-HR"/>
        </w:rPr>
        <w:t>. Namijenjen je timu koji radi na istom projektu na različitim računalima. Na slici ispod se može vidjeti lista izvršenih promjena.</w:t>
      </w:r>
    </w:p>
    <w:p w:rsidR="005E7598" w:rsidRPr="004D2EFE" w:rsidRDefault="005E7598" w:rsidP="00071F61">
      <w:pPr>
        <w:pStyle w:val="Pictures"/>
      </w:pPr>
      <w:r w:rsidRPr="004D2EFE">
        <w:drawing>
          <wp:inline distT="0" distB="0" distL="0" distR="0" wp14:anchorId="73282501" wp14:editId="6620879B">
            <wp:extent cx="5760720" cy="3761408"/>
            <wp:effectExtent l="19050" t="0" r="0" b="0"/>
            <wp:docPr id="94" name="Picture 18" descr="The &lt;span class=&quot;doc-keyword&quot;&gt;Update&lt;/span&gt; 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he &lt;span class=&quot;doc-keyword&quot;&gt;Update&lt;/span&gt; Tab"/>
                    <pic:cNvPicPr>
                      <a:picLocks noChangeAspect="1" noChangeArrowheads="1"/>
                    </pic:cNvPicPr>
                  </pic:nvPicPr>
                  <pic:blipFill>
                    <a:blip r:embed="rId36" cstate="print"/>
                    <a:srcRect/>
                    <a:stretch>
                      <a:fillRect/>
                    </a:stretch>
                  </pic:blipFill>
                  <pic:spPr bwMode="auto">
                    <a:xfrm>
                      <a:off x="0" y="0"/>
                      <a:ext cx="5760720" cy="3761408"/>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t xml:space="preserve"> </w:t>
      </w:r>
      <w:r w:rsidRPr="004D2EFE">
        <w:rPr>
          <w:b/>
        </w:rPr>
        <w:t>Slika 22</w:t>
      </w:r>
      <w:r w:rsidRPr="004D2EFE">
        <w:t xml:space="preserve">.Izvršene promjene unutar pogleda poslužitelja resursa (eng. Assets Server) </w:t>
      </w:r>
      <w:r w:rsidRPr="004D2EFE">
        <w:fldChar w:fldCharType="begin"/>
      </w:r>
      <w:r w:rsidRPr="004D2EFE">
        <w:instrText xml:space="preserve"> ADDIN ZOTERO_ITEM CSL_CITATION {"citationID":"IrTNGzPr","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8915DE" w:rsidRPr="004D2EFE" w:rsidRDefault="008915DE" w:rsidP="008915DE">
      <w:pPr>
        <w:rPr>
          <w:lang w:val="hr-HR"/>
        </w:rPr>
      </w:pPr>
    </w:p>
    <w:p w:rsidR="000C57EF" w:rsidRPr="004D2EFE" w:rsidRDefault="000C57EF" w:rsidP="000C57EF">
      <w:pPr>
        <w:rPr>
          <w:lang w:val="hr-HR"/>
        </w:rPr>
      </w:pPr>
    </w:p>
    <w:p w:rsidR="00F73A8E" w:rsidRPr="004D2EFE" w:rsidRDefault="00F73A8E" w:rsidP="001C2617">
      <w:pPr>
        <w:rPr>
          <w:szCs w:val="24"/>
          <w:lang w:val="hr-HR"/>
        </w:rPr>
      </w:pPr>
    </w:p>
    <w:p w:rsidR="00F10E56" w:rsidRPr="004D2EFE" w:rsidRDefault="00F10E56" w:rsidP="00375D13">
      <w:pPr>
        <w:jc w:val="center"/>
        <w:rPr>
          <w:szCs w:val="24"/>
          <w:lang w:val="hr-HR"/>
        </w:rPr>
      </w:pPr>
    </w:p>
    <w:sectPr w:rsidR="00F10E56" w:rsidRPr="004D2EFE" w:rsidSect="000215A6">
      <w:headerReference w:type="default" r:id="rId37"/>
      <w:footerReference w:type="default" r:id="rId38"/>
      <w:pgSz w:w="11906" w:h="16838"/>
      <w:pgMar w:top="1417" w:right="1417" w:bottom="709" w:left="1417" w:header="426"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4D8F" w:rsidRDefault="00F64D8F" w:rsidP="00591E7C">
      <w:pPr>
        <w:spacing w:after="0" w:line="240" w:lineRule="auto"/>
      </w:pPr>
      <w:r>
        <w:separator/>
      </w:r>
    </w:p>
  </w:endnote>
  <w:endnote w:type="continuationSeparator" w:id="0">
    <w:p w:rsidR="00F64D8F" w:rsidRDefault="00F64D8F" w:rsidP="00591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15A6" w:rsidRDefault="000215A6">
    <w:pPr>
      <w:pStyle w:val="Footer"/>
      <w:rPr>
        <w:lang w:val="hr-HR"/>
      </w:rPr>
    </w:pPr>
    <w:r>
      <w:rPr>
        <w:lang w:val="hr-HR"/>
      </w:rPr>
      <w:t xml:space="preserve">Radionica „Student poučava studenta </w:t>
    </w:r>
    <w:proofErr w:type="spellStart"/>
    <w:r w:rsidR="00F12F2E">
      <w:rPr>
        <w:lang w:val="hr-HR"/>
      </w:rPr>
      <w:t>Unity</w:t>
    </w:r>
    <w:proofErr w:type="spellEnd"/>
    <w:r>
      <w:rPr>
        <w:lang w:val="hr-HR"/>
      </w:rPr>
      <w:t>“</w:t>
    </w:r>
  </w:p>
  <w:p w:rsidR="000215A6" w:rsidRPr="000215A6" w:rsidRDefault="00F12F2E">
    <w:pPr>
      <w:pStyle w:val="Footer"/>
      <w:rPr>
        <w:lang w:val="hr-HR"/>
      </w:rPr>
    </w:pPr>
    <w:r>
      <w:rPr>
        <w:lang w:val="hr-HR"/>
      </w:rPr>
      <w:t xml:space="preserve">Marko Alerić, Božidar </w:t>
    </w:r>
    <w:proofErr w:type="spellStart"/>
    <w:r>
      <w:rPr>
        <w:lang w:val="hr-HR"/>
      </w:rPr>
      <w:t>Labaš</w:t>
    </w:r>
    <w:proofErr w:type="spellEnd"/>
    <w:r>
      <w:rPr>
        <w:lang w:val="hr-HR"/>
      </w:rPr>
      <w:t xml:space="preserve">, Toni </w:t>
    </w:r>
    <w:proofErr w:type="spellStart"/>
    <w:r>
      <w:rPr>
        <w:lang w:val="hr-HR"/>
      </w:rPr>
      <w:t>Seyskal</w:t>
    </w:r>
    <w:proofErr w:type="spellEnd"/>
    <w:r w:rsidR="000215A6">
      <w:rPr>
        <w:lang w:val="hr-HR"/>
      </w:rPr>
      <w:tab/>
    </w:r>
    <w:r w:rsidR="000215A6">
      <w:rPr>
        <w:lang w:val="hr-HR"/>
      </w:rPr>
      <w:tab/>
    </w:r>
    <w:r w:rsidR="004B2E49">
      <w:rPr>
        <w:lang w:val="hr-HR"/>
      </w:rPr>
      <w:fldChar w:fldCharType="begin"/>
    </w:r>
    <w:r w:rsidR="000215A6">
      <w:rPr>
        <w:lang w:val="hr-HR"/>
      </w:rPr>
      <w:instrText xml:space="preserve"> PAGE   \* MERGEFORMAT </w:instrText>
    </w:r>
    <w:r w:rsidR="004B2E49">
      <w:rPr>
        <w:lang w:val="hr-HR"/>
      </w:rPr>
      <w:fldChar w:fldCharType="separate"/>
    </w:r>
    <w:r w:rsidR="00903F36">
      <w:rPr>
        <w:noProof/>
        <w:lang w:val="hr-HR"/>
      </w:rPr>
      <w:t>13</w:t>
    </w:r>
    <w:r w:rsidR="004B2E49">
      <w:rPr>
        <w:lang w:val="hr-HR"/>
      </w:rPr>
      <w:fldChar w:fldCharType="end"/>
    </w:r>
    <w:r w:rsidR="000215A6">
      <w:rPr>
        <w:lang w:val="hr-HR"/>
      </w:rPr>
      <w:t>/</w:t>
    </w:r>
    <w:r w:rsidR="00F64D8F">
      <w:fldChar w:fldCharType="begin"/>
    </w:r>
    <w:r w:rsidR="00F64D8F">
      <w:instrText xml:space="preserve"> NUMPAGES   \* MERGEFORMAT </w:instrText>
    </w:r>
    <w:r w:rsidR="00F64D8F">
      <w:fldChar w:fldCharType="separate"/>
    </w:r>
    <w:r w:rsidR="00903F36" w:rsidRPr="00903F36">
      <w:rPr>
        <w:noProof/>
        <w:lang w:val="hr-HR"/>
      </w:rPr>
      <w:t>13</w:t>
    </w:r>
    <w:r w:rsidR="00F64D8F">
      <w:rPr>
        <w:noProof/>
        <w:lang w:val="hr-H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4D8F" w:rsidRDefault="00F64D8F" w:rsidP="00591E7C">
      <w:pPr>
        <w:spacing w:after="0" w:line="240" w:lineRule="auto"/>
      </w:pPr>
      <w:r>
        <w:separator/>
      </w:r>
    </w:p>
  </w:footnote>
  <w:footnote w:type="continuationSeparator" w:id="0">
    <w:p w:rsidR="00F64D8F" w:rsidRDefault="00F64D8F" w:rsidP="00591E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15A6" w:rsidRDefault="00840C65">
    <w:pPr>
      <w:pStyle w:val="Header"/>
      <w:rPr>
        <w:lang w:val="hr-HR"/>
      </w:rPr>
    </w:pPr>
    <w:r>
      <w:rPr>
        <w:noProof/>
        <w:lang w:val="hr-HR" w:eastAsia="hr-HR"/>
      </w:rPr>
      <w:drawing>
        <wp:anchor distT="0" distB="0" distL="114300" distR="114300" simplePos="0" relativeHeight="251658240" behindDoc="0" locked="0" layoutInCell="1" allowOverlap="1">
          <wp:simplePos x="0" y="0"/>
          <wp:positionH relativeFrom="column">
            <wp:posOffset>4453255</wp:posOffset>
          </wp:positionH>
          <wp:positionV relativeFrom="paragraph">
            <wp:posOffset>-156210</wp:posOffset>
          </wp:positionV>
          <wp:extent cx="1381125" cy="768264"/>
          <wp:effectExtent l="0" t="0" r="0" b="0"/>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81125" cy="768264"/>
                  </a:xfrm>
                  <a:prstGeom prst="rect">
                    <a:avLst/>
                  </a:prstGeom>
                </pic:spPr>
              </pic:pic>
            </a:graphicData>
          </a:graphic>
        </wp:anchor>
      </w:drawing>
    </w:r>
    <w:r w:rsidR="000215A6">
      <w:rPr>
        <w:lang w:val="hr-HR"/>
      </w:rPr>
      <w:t>Sveučilište u Zagrebu</w:t>
    </w:r>
  </w:p>
  <w:p w:rsidR="000215A6" w:rsidRDefault="000215A6">
    <w:pPr>
      <w:pStyle w:val="Header"/>
      <w:rPr>
        <w:lang w:val="hr-HR"/>
      </w:rPr>
    </w:pPr>
    <w:r>
      <w:rPr>
        <w:lang w:val="hr-HR"/>
      </w:rPr>
      <w:t>Fakultet organizacije i informatike Varaždin</w:t>
    </w:r>
  </w:p>
  <w:p w:rsidR="000215A6" w:rsidRPr="000215A6" w:rsidRDefault="001C5FB1">
    <w:pPr>
      <w:pStyle w:val="Header"/>
      <w:rPr>
        <w:lang w:val="hr-HR"/>
      </w:rPr>
    </w:pPr>
    <w:proofErr w:type="spellStart"/>
    <w:r>
      <w:rPr>
        <w:lang w:val="hr-HR"/>
      </w:rPr>
      <w:t>MTlab@FOI</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546A7"/>
    <w:multiLevelType w:val="multilevel"/>
    <w:tmpl w:val="3CEA2802"/>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24574ECC"/>
    <w:multiLevelType w:val="hybridMultilevel"/>
    <w:tmpl w:val="31888B0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nsid w:val="2C5F6ABC"/>
    <w:multiLevelType w:val="hybridMultilevel"/>
    <w:tmpl w:val="DE7CE85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nsid w:val="421B400E"/>
    <w:multiLevelType w:val="hybridMultilevel"/>
    <w:tmpl w:val="1320039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
    <w:nsid w:val="586B58ED"/>
    <w:multiLevelType w:val="hybridMultilevel"/>
    <w:tmpl w:val="790C5C2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5">
    <w:nsid w:val="5DAA0CDD"/>
    <w:multiLevelType w:val="hybridMultilevel"/>
    <w:tmpl w:val="811201F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nsid w:val="684C6D3A"/>
    <w:multiLevelType w:val="hybridMultilevel"/>
    <w:tmpl w:val="0EB22E2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num>
  <w:num w:numId="6">
    <w:abstractNumId w:val="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DF2"/>
    <w:rsid w:val="00011748"/>
    <w:rsid w:val="00012A8B"/>
    <w:rsid w:val="000215A6"/>
    <w:rsid w:val="000328BC"/>
    <w:rsid w:val="0003781D"/>
    <w:rsid w:val="00050DA1"/>
    <w:rsid w:val="00071F61"/>
    <w:rsid w:val="00091286"/>
    <w:rsid w:val="00092FE6"/>
    <w:rsid w:val="000938A8"/>
    <w:rsid w:val="000A629A"/>
    <w:rsid w:val="000C3E2A"/>
    <w:rsid w:val="000C57EF"/>
    <w:rsid w:val="000D1759"/>
    <w:rsid w:val="000F3BAB"/>
    <w:rsid w:val="000F7203"/>
    <w:rsid w:val="001022BA"/>
    <w:rsid w:val="00125C3E"/>
    <w:rsid w:val="001310A3"/>
    <w:rsid w:val="00134BD1"/>
    <w:rsid w:val="00150BFA"/>
    <w:rsid w:val="001532F3"/>
    <w:rsid w:val="001545BA"/>
    <w:rsid w:val="0017623B"/>
    <w:rsid w:val="00183683"/>
    <w:rsid w:val="00187D22"/>
    <w:rsid w:val="00187D51"/>
    <w:rsid w:val="00192DC1"/>
    <w:rsid w:val="001A4397"/>
    <w:rsid w:val="001A6256"/>
    <w:rsid w:val="001B1A57"/>
    <w:rsid w:val="001B59CD"/>
    <w:rsid w:val="001C2617"/>
    <w:rsid w:val="001C301E"/>
    <w:rsid w:val="001C5FB1"/>
    <w:rsid w:val="001D3918"/>
    <w:rsid w:val="001E3217"/>
    <w:rsid w:val="001F5019"/>
    <w:rsid w:val="001F784D"/>
    <w:rsid w:val="00200819"/>
    <w:rsid w:val="0022567B"/>
    <w:rsid w:val="002415C8"/>
    <w:rsid w:val="00246E2B"/>
    <w:rsid w:val="00253E63"/>
    <w:rsid w:val="00254E48"/>
    <w:rsid w:val="00266013"/>
    <w:rsid w:val="00271C35"/>
    <w:rsid w:val="0027345F"/>
    <w:rsid w:val="00283D2E"/>
    <w:rsid w:val="00290478"/>
    <w:rsid w:val="00292528"/>
    <w:rsid w:val="00294FCA"/>
    <w:rsid w:val="00295F97"/>
    <w:rsid w:val="002971FF"/>
    <w:rsid w:val="002A11FB"/>
    <w:rsid w:val="002C05B0"/>
    <w:rsid w:val="002D63FB"/>
    <w:rsid w:val="002E064C"/>
    <w:rsid w:val="002F24EC"/>
    <w:rsid w:val="00305C41"/>
    <w:rsid w:val="00313A9C"/>
    <w:rsid w:val="00314CC6"/>
    <w:rsid w:val="0032227C"/>
    <w:rsid w:val="003337B2"/>
    <w:rsid w:val="00335636"/>
    <w:rsid w:val="00343949"/>
    <w:rsid w:val="00346775"/>
    <w:rsid w:val="00364957"/>
    <w:rsid w:val="00365BAB"/>
    <w:rsid w:val="00371D7F"/>
    <w:rsid w:val="00375D13"/>
    <w:rsid w:val="00382462"/>
    <w:rsid w:val="0038615D"/>
    <w:rsid w:val="003A55C7"/>
    <w:rsid w:val="003B145D"/>
    <w:rsid w:val="003C2C45"/>
    <w:rsid w:val="003C3217"/>
    <w:rsid w:val="003F5D99"/>
    <w:rsid w:val="00446491"/>
    <w:rsid w:val="004574F1"/>
    <w:rsid w:val="0047265C"/>
    <w:rsid w:val="00476720"/>
    <w:rsid w:val="00482E75"/>
    <w:rsid w:val="00486F2B"/>
    <w:rsid w:val="00491712"/>
    <w:rsid w:val="004930D2"/>
    <w:rsid w:val="0049508F"/>
    <w:rsid w:val="004A0900"/>
    <w:rsid w:val="004A5ED0"/>
    <w:rsid w:val="004B2E49"/>
    <w:rsid w:val="004C577C"/>
    <w:rsid w:val="004D2EFE"/>
    <w:rsid w:val="004E08A0"/>
    <w:rsid w:val="00501138"/>
    <w:rsid w:val="00506622"/>
    <w:rsid w:val="0051546F"/>
    <w:rsid w:val="005155FC"/>
    <w:rsid w:val="005229B1"/>
    <w:rsid w:val="00532600"/>
    <w:rsid w:val="0054048E"/>
    <w:rsid w:val="0054367C"/>
    <w:rsid w:val="0056216A"/>
    <w:rsid w:val="0057496B"/>
    <w:rsid w:val="00580FEA"/>
    <w:rsid w:val="00587D38"/>
    <w:rsid w:val="00591E7C"/>
    <w:rsid w:val="005E4642"/>
    <w:rsid w:val="005E7598"/>
    <w:rsid w:val="005E7D86"/>
    <w:rsid w:val="00610AC0"/>
    <w:rsid w:val="006176AD"/>
    <w:rsid w:val="0062405B"/>
    <w:rsid w:val="00626299"/>
    <w:rsid w:val="006373A9"/>
    <w:rsid w:val="006458D8"/>
    <w:rsid w:val="00653FEF"/>
    <w:rsid w:val="0065566A"/>
    <w:rsid w:val="00666691"/>
    <w:rsid w:val="006751FE"/>
    <w:rsid w:val="006B42EB"/>
    <w:rsid w:val="006D5B4C"/>
    <w:rsid w:val="006D698B"/>
    <w:rsid w:val="006D724B"/>
    <w:rsid w:val="006F38C3"/>
    <w:rsid w:val="00705063"/>
    <w:rsid w:val="00713E4B"/>
    <w:rsid w:val="007240E0"/>
    <w:rsid w:val="00724D41"/>
    <w:rsid w:val="007378C8"/>
    <w:rsid w:val="00746DB3"/>
    <w:rsid w:val="00760096"/>
    <w:rsid w:val="00761410"/>
    <w:rsid w:val="00773CC6"/>
    <w:rsid w:val="007A00B5"/>
    <w:rsid w:val="007E00EF"/>
    <w:rsid w:val="007E13AE"/>
    <w:rsid w:val="007E25A0"/>
    <w:rsid w:val="00834A85"/>
    <w:rsid w:val="00840C65"/>
    <w:rsid w:val="00842DF2"/>
    <w:rsid w:val="00844A1D"/>
    <w:rsid w:val="00851B46"/>
    <w:rsid w:val="00852FB2"/>
    <w:rsid w:val="0086677B"/>
    <w:rsid w:val="00890849"/>
    <w:rsid w:val="008915DE"/>
    <w:rsid w:val="008946BA"/>
    <w:rsid w:val="00897DC5"/>
    <w:rsid w:val="008B7EA2"/>
    <w:rsid w:val="008C4D96"/>
    <w:rsid w:val="008D01A6"/>
    <w:rsid w:val="008D3AAA"/>
    <w:rsid w:val="008E221B"/>
    <w:rsid w:val="008F37E0"/>
    <w:rsid w:val="00900273"/>
    <w:rsid w:val="0090072A"/>
    <w:rsid w:val="00903825"/>
    <w:rsid w:val="00903F36"/>
    <w:rsid w:val="00912FCE"/>
    <w:rsid w:val="009317D0"/>
    <w:rsid w:val="0095796F"/>
    <w:rsid w:val="00970D39"/>
    <w:rsid w:val="00972421"/>
    <w:rsid w:val="00976162"/>
    <w:rsid w:val="00976842"/>
    <w:rsid w:val="009A01F0"/>
    <w:rsid w:val="009A5B42"/>
    <w:rsid w:val="009B5F26"/>
    <w:rsid w:val="009C295A"/>
    <w:rsid w:val="009C2EE5"/>
    <w:rsid w:val="009C76A9"/>
    <w:rsid w:val="009E3973"/>
    <w:rsid w:val="009F0283"/>
    <w:rsid w:val="009F30CE"/>
    <w:rsid w:val="00A01573"/>
    <w:rsid w:val="00A039B1"/>
    <w:rsid w:val="00A07FE1"/>
    <w:rsid w:val="00A32DB7"/>
    <w:rsid w:val="00A35D6E"/>
    <w:rsid w:val="00A41CC8"/>
    <w:rsid w:val="00A470D8"/>
    <w:rsid w:val="00A97F10"/>
    <w:rsid w:val="00AA413E"/>
    <w:rsid w:val="00AA4928"/>
    <w:rsid w:val="00AC6847"/>
    <w:rsid w:val="00AD16E6"/>
    <w:rsid w:val="00AD2965"/>
    <w:rsid w:val="00AF356F"/>
    <w:rsid w:val="00AF40E9"/>
    <w:rsid w:val="00AF5391"/>
    <w:rsid w:val="00AF725E"/>
    <w:rsid w:val="00B03BBE"/>
    <w:rsid w:val="00B03F24"/>
    <w:rsid w:val="00B32BE1"/>
    <w:rsid w:val="00B438F8"/>
    <w:rsid w:val="00B5355D"/>
    <w:rsid w:val="00B53B71"/>
    <w:rsid w:val="00B576D7"/>
    <w:rsid w:val="00B57752"/>
    <w:rsid w:val="00BA14F5"/>
    <w:rsid w:val="00BA2F7F"/>
    <w:rsid w:val="00BB4635"/>
    <w:rsid w:val="00BB5FEA"/>
    <w:rsid w:val="00BC309E"/>
    <w:rsid w:val="00BE4C61"/>
    <w:rsid w:val="00BF0401"/>
    <w:rsid w:val="00C15A18"/>
    <w:rsid w:val="00C37710"/>
    <w:rsid w:val="00C37F85"/>
    <w:rsid w:val="00C43431"/>
    <w:rsid w:val="00C465DB"/>
    <w:rsid w:val="00C57F2B"/>
    <w:rsid w:val="00C6095A"/>
    <w:rsid w:val="00C711AA"/>
    <w:rsid w:val="00C92FBF"/>
    <w:rsid w:val="00C95C74"/>
    <w:rsid w:val="00CA5A8F"/>
    <w:rsid w:val="00CA7593"/>
    <w:rsid w:val="00CB117B"/>
    <w:rsid w:val="00CB29F7"/>
    <w:rsid w:val="00CE57BE"/>
    <w:rsid w:val="00CF6A9F"/>
    <w:rsid w:val="00D0538F"/>
    <w:rsid w:val="00D15EA9"/>
    <w:rsid w:val="00D24B51"/>
    <w:rsid w:val="00D40B6E"/>
    <w:rsid w:val="00D45770"/>
    <w:rsid w:val="00D47B4E"/>
    <w:rsid w:val="00D61958"/>
    <w:rsid w:val="00D8337C"/>
    <w:rsid w:val="00DB2756"/>
    <w:rsid w:val="00DC0990"/>
    <w:rsid w:val="00DD76FF"/>
    <w:rsid w:val="00DE182B"/>
    <w:rsid w:val="00DE7A59"/>
    <w:rsid w:val="00DF1B0F"/>
    <w:rsid w:val="00DF526D"/>
    <w:rsid w:val="00DF6D8A"/>
    <w:rsid w:val="00E03E63"/>
    <w:rsid w:val="00E1223D"/>
    <w:rsid w:val="00E13BDC"/>
    <w:rsid w:val="00E31646"/>
    <w:rsid w:val="00E36236"/>
    <w:rsid w:val="00E75AAD"/>
    <w:rsid w:val="00E75FD8"/>
    <w:rsid w:val="00E82261"/>
    <w:rsid w:val="00E95683"/>
    <w:rsid w:val="00EA38EA"/>
    <w:rsid w:val="00EB499B"/>
    <w:rsid w:val="00EB66C3"/>
    <w:rsid w:val="00EC26DE"/>
    <w:rsid w:val="00EC3956"/>
    <w:rsid w:val="00EC3D15"/>
    <w:rsid w:val="00ED062D"/>
    <w:rsid w:val="00ED1E97"/>
    <w:rsid w:val="00EE7A5E"/>
    <w:rsid w:val="00EF018F"/>
    <w:rsid w:val="00F10E56"/>
    <w:rsid w:val="00F12F2E"/>
    <w:rsid w:val="00F14502"/>
    <w:rsid w:val="00F15AC5"/>
    <w:rsid w:val="00F176FE"/>
    <w:rsid w:val="00F205E6"/>
    <w:rsid w:val="00F33700"/>
    <w:rsid w:val="00F3771F"/>
    <w:rsid w:val="00F377ED"/>
    <w:rsid w:val="00F510FF"/>
    <w:rsid w:val="00F5554C"/>
    <w:rsid w:val="00F57537"/>
    <w:rsid w:val="00F64D8F"/>
    <w:rsid w:val="00F67717"/>
    <w:rsid w:val="00F73A8E"/>
    <w:rsid w:val="00F75E85"/>
    <w:rsid w:val="00F80F09"/>
    <w:rsid w:val="00F82B9D"/>
    <w:rsid w:val="00F87A07"/>
    <w:rsid w:val="00F94E5D"/>
    <w:rsid w:val="00F977BF"/>
    <w:rsid w:val="00FA3AC7"/>
    <w:rsid w:val="00FD0EBB"/>
    <w:rsid w:val="00FE1DE7"/>
    <w:rsid w:val="00FE2472"/>
    <w:rsid w:val="00FE2992"/>
    <w:rsid w:val="00FE2EB1"/>
    <w:rsid w:val="00FE762F"/>
    <w:rsid w:val="00FF1CFD"/>
    <w:rsid w:val="00FF7A6B"/>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B5BBE9-D5B6-4E62-916C-BC24143C5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2261"/>
    <w:pPr>
      <w:spacing w:line="360" w:lineRule="auto"/>
    </w:pPr>
    <w:rPr>
      <w:sz w:val="24"/>
    </w:rPr>
  </w:style>
  <w:style w:type="paragraph" w:styleId="Heading1">
    <w:name w:val="heading 1"/>
    <w:basedOn w:val="Normal"/>
    <w:next w:val="Normal"/>
    <w:link w:val="Heading1Char"/>
    <w:uiPriority w:val="9"/>
    <w:qFormat/>
    <w:rsid w:val="000215A6"/>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lang w:val="hr-HR"/>
    </w:rPr>
  </w:style>
  <w:style w:type="paragraph" w:styleId="Heading2">
    <w:name w:val="heading 2"/>
    <w:basedOn w:val="Normal"/>
    <w:next w:val="Normal"/>
    <w:link w:val="Heading2Char"/>
    <w:uiPriority w:val="9"/>
    <w:unhideWhenUsed/>
    <w:qFormat/>
    <w:rsid w:val="000215A6"/>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E7598"/>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5A18"/>
    <w:rPr>
      <w:color w:val="0000FF" w:themeColor="hyperlink"/>
      <w:u w:val="single"/>
    </w:rPr>
  </w:style>
  <w:style w:type="character" w:styleId="FollowedHyperlink">
    <w:name w:val="FollowedHyperlink"/>
    <w:basedOn w:val="DefaultParagraphFont"/>
    <w:uiPriority w:val="99"/>
    <w:semiHidden/>
    <w:unhideWhenUsed/>
    <w:rsid w:val="00C15A18"/>
    <w:rPr>
      <w:color w:val="800080" w:themeColor="followedHyperlink"/>
      <w:u w:val="single"/>
    </w:rPr>
  </w:style>
  <w:style w:type="paragraph" w:styleId="BalloonText">
    <w:name w:val="Balloon Text"/>
    <w:basedOn w:val="Normal"/>
    <w:link w:val="BalloonTextChar"/>
    <w:uiPriority w:val="99"/>
    <w:semiHidden/>
    <w:unhideWhenUsed/>
    <w:rsid w:val="009038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3825"/>
    <w:rPr>
      <w:rFonts w:ascii="Tahoma" w:hAnsi="Tahoma" w:cs="Tahoma"/>
      <w:sz w:val="16"/>
      <w:szCs w:val="16"/>
      <w:lang w:val="en-US"/>
    </w:rPr>
  </w:style>
  <w:style w:type="paragraph" w:styleId="Header">
    <w:name w:val="header"/>
    <w:basedOn w:val="Normal"/>
    <w:link w:val="HeaderChar"/>
    <w:uiPriority w:val="99"/>
    <w:unhideWhenUsed/>
    <w:rsid w:val="00591E7C"/>
    <w:pPr>
      <w:tabs>
        <w:tab w:val="center" w:pos="4536"/>
        <w:tab w:val="right" w:pos="9072"/>
      </w:tabs>
      <w:spacing w:after="0" w:line="240" w:lineRule="auto"/>
    </w:pPr>
  </w:style>
  <w:style w:type="character" w:customStyle="1" w:styleId="HeaderChar">
    <w:name w:val="Header Char"/>
    <w:basedOn w:val="DefaultParagraphFont"/>
    <w:link w:val="Header"/>
    <w:uiPriority w:val="99"/>
    <w:rsid w:val="00591E7C"/>
    <w:rPr>
      <w:lang w:val="en-US"/>
    </w:rPr>
  </w:style>
  <w:style w:type="paragraph" w:styleId="Footer">
    <w:name w:val="footer"/>
    <w:basedOn w:val="Normal"/>
    <w:link w:val="FooterChar"/>
    <w:uiPriority w:val="99"/>
    <w:unhideWhenUsed/>
    <w:rsid w:val="00591E7C"/>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1E7C"/>
    <w:rPr>
      <w:lang w:val="en-US"/>
    </w:rPr>
  </w:style>
  <w:style w:type="paragraph" w:styleId="Title">
    <w:name w:val="Title"/>
    <w:basedOn w:val="Normal"/>
    <w:next w:val="Normal"/>
    <w:link w:val="TitleChar"/>
    <w:uiPriority w:val="10"/>
    <w:qFormat/>
    <w:rsid w:val="000215A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215A6"/>
    <w:rPr>
      <w:rFonts w:asciiTheme="majorHAnsi" w:eastAsiaTheme="majorEastAsia" w:hAnsiTheme="majorHAnsi" w:cstheme="majorBidi"/>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0215A6"/>
    <w:rPr>
      <w:rFonts w:asciiTheme="majorHAnsi" w:eastAsiaTheme="majorEastAsia" w:hAnsiTheme="majorHAnsi" w:cstheme="majorBidi"/>
      <w:b/>
      <w:bCs/>
      <w:color w:val="365F91" w:themeColor="accent1" w:themeShade="BF"/>
      <w:sz w:val="28"/>
      <w:szCs w:val="28"/>
      <w:lang w:val="hr-HR"/>
    </w:rPr>
  </w:style>
  <w:style w:type="character" w:customStyle="1" w:styleId="Heading2Char">
    <w:name w:val="Heading 2 Char"/>
    <w:basedOn w:val="DefaultParagraphFont"/>
    <w:link w:val="Heading2"/>
    <w:uiPriority w:val="9"/>
    <w:rsid w:val="000215A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6677B"/>
    <w:pPr>
      <w:ind w:left="720"/>
      <w:contextualSpacing/>
    </w:pPr>
  </w:style>
  <w:style w:type="paragraph" w:customStyle="1" w:styleId="Pictures">
    <w:name w:val="Pictures"/>
    <w:basedOn w:val="Normal"/>
    <w:link w:val="PicturesChar"/>
    <w:qFormat/>
    <w:rsid w:val="00760096"/>
    <w:pPr>
      <w:spacing w:after="120"/>
      <w:jc w:val="center"/>
    </w:pPr>
    <w:rPr>
      <w:rFonts w:eastAsiaTheme="minorHAnsi" w:cs="Arial"/>
      <w:noProof/>
      <w:sz w:val="22"/>
      <w:lang w:val="hr-HR" w:eastAsia="hr-HR"/>
    </w:rPr>
  </w:style>
  <w:style w:type="character" w:customStyle="1" w:styleId="PicturesChar">
    <w:name w:val="Pictures Char"/>
    <w:basedOn w:val="DefaultParagraphFont"/>
    <w:link w:val="Pictures"/>
    <w:rsid w:val="00760096"/>
    <w:rPr>
      <w:rFonts w:eastAsiaTheme="minorHAnsi" w:cs="Arial"/>
      <w:noProof/>
      <w:lang w:val="hr-HR" w:eastAsia="hr-HR"/>
    </w:rPr>
  </w:style>
  <w:style w:type="character" w:customStyle="1" w:styleId="Heading3Char">
    <w:name w:val="Heading 3 Char"/>
    <w:basedOn w:val="DefaultParagraphFont"/>
    <w:link w:val="Heading3"/>
    <w:uiPriority w:val="9"/>
    <w:semiHidden/>
    <w:rsid w:val="005E7598"/>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381934">
      <w:bodyDiv w:val="1"/>
      <w:marLeft w:val="0"/>
      <w:marRight w:val="0"/>
      <w:marTop w:val="0"/>
      <w:marBottom w:val="0"/>
      <w:divBdr>
        <w:top w:val="none" w:sz="0" w:space="0" w:color="auto"/>
        <w:left w:val="none" w:sz="0" w:space="0" w:color="auto"/>
        <w:bottom w:val="none" w:sz="0" w:space="0" w:color="auto"/>
        <w:right w:val="none" w:sz="0" w:space="0" w:color="auto"/>
      </w:divBdr>
    </w:div>
    <w:div w:id="140694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developer.android.com/sdk/index.html"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yperlink" Target="http://unity3d.com/unity/download"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790A39-8651-497B-AA30-2FFCA27C4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3818</Words>
  <Characters>21765</Characters>
  <Application>Microsoft Office Word</Application>
  <DocSecurity>0</DocSecurity>
  <Lines>181</Lines>
  <Paragraphs>5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Grizli777</Company>
  <LinksUpToDate>false</LinksUpToDate>
  <CharactersWithSpaces>25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o</dc:creator>
  <cp:lastModifiedBy>Marko</cp:lastModifiedBy>
  <cp:revision>28</cp:revision>
  <cp:lastPrinted>2014-05-30T08:55:00Z</cp:lastPrinted>
  <dcterms:created xsi:type="dcterms:W3CDTF">2015-02-23T12:59:00Z</dcterms:created>
  <dcterms:modified xsi:type="dcterms:W3CDTF">2015-03-02T01:33:00Z</dcterms:modified>
</cp:coreProperties>
</file>